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Default="00D17E13" w:rsidP="00533646">
      <w:pPr>
        <w:jc w:val="both"/>
        <w:rPr>
          <w:b/>
        </w:rPr>
      </w:pPr>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 xml:space="preserve">Anna </w:t>
      </w:r>
      <w:proofErr w:type="spellStart"/>
      <w:r w:rsidRPr="00EE797A">
        <w:rPr>
          <w:sz w:val="22"/>
        </w:rPr>
        <w:t>Nandipati</w:t>
      </w:r>
      <w:proofErr w:type="spellEnd"/>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1907FB9F"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4C7F915A" w14:textId="11A48B89" w:rsidR="004A7D23" w:rsidRDefault="004A7D23" w:rsidP="002F7C6E">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resistanc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AE6FBC">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lethal concentrations of antibiotics narrowly limits our perspective of antibiotic resistance evolution. 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AE6FBC">
          <w:rPr>
            <w:noProof/>
          </w:rPr>
          <w:t>1</w:t>
        </w:r>
      </w:hyperlink>
      <w:r w:rsidR="00AE6FBC">
        <w:rPr>
          <w:noProof/>
        </w:rPr>
        <w:t>]</w:t>
      </w:r>
      <w:r w:rsidR="00AE6FBC">
        <w:fldChar w:fldCharType="end"/>
      </w:r>
      <w:r w:rsidR="00C91709">
        <w:t>. S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ntrations on selection we solved </w:t>
      </w:r>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r w:rsidR="00933F7D">
        <w:t>As previously observed,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lactam.  However, we also obse</w:t>
      </w:r>
      <w:r w:rsidR="000E2C08">
        <w:t>rved that the landscapes 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62BBEEA1" w14:textId="77777777" w:rsidR="004A7D23" w:rsidRDefault="004A7D23" w:rsidP="00533646">
      <w:pPr>
        <w:jc w:val="both"/>
        <w:rPr>
          <w:b/>
        </w:rPr>
      </w:pPr>
    </w:p>
    <w:p w14:paraId="5EBE8395" w14:textId="77777777" w:rsidR="004A7D23" w:rsidRDefault="004A7D23" w:rsidP="00533646">
      <w:pPr>
        <w:jc w:val="both"/>
        <w:rPr>
          <w:b/>
        </w:rPr>
      </w:pPr>
    </w:p>
    <w:p w14:paraId="4DCAD6F3" w14:textId="77777777" w:rsidR="004A7D23" w:rsidRDefault="004A7D23" w:rsidP="00533646">
      <w:pPr>
        <w:jc w:val="both"/>
        <w:rPr>
          <w:b/>
        </w:rPr>
      </w:pPr>
    </w:p>
    <w:p w14:paraId="1C4CCA83" w14:textId="4901BCFC" w:rsidR="004A7D23" w:rsidRDefault="004A7D23" w:rsidP="00533646">
      <w:pPr>
        <w:jc w:val="both"/>
        <w:rPr>
          <w:b/>
        </w:rPr>
      </w:pPr>
      <w:r>
        <w:rPr>
          <w:b/>
        </w:rPr>
        <w:t>Introduction</w:t>
      </w:r>
    </w:p>
    <w:p w14:paraId="4962084B" w14:textId="24A8B83C" w:rsidR="00464E8A" w:rsidRDefault="00031872" w:rsidP="00464E8A">
      <w:pPr>
        <w:jc w:val="both"/>
      </w:pPr>
      <w:r>
        <w:t>B</w:t>
      </w:r>
      <w:r w:rsidR="00BE2F5C">
        <w:t>acteria</w:t>
      </w:r>
      <w:r>
        <w:t xml:space="preserve"> are routinely </w:t>
      </w:r>
      <w:r w:rsidR="00BE2F5C">
        <w:t xml:space="preserve">exposed to a wide range of </w:t>
      </w:r>
      <w:r w:rsidR="008B0D84">
        <w:t>antibiotic</w:t>
      </w:r>
      <w:r w:rsidR="00EB545B">
        <w:t xml:space="preserve">s </w:t>
      </w:r>
      <w:r w:rsidR="0044691C">
        <w:t xml:space="preserve">that are present </w:t>
      </w:r>
      <w:r>
        <w:t xml:space="preserve">at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AE6FBC">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0E2C08">
        <w:instrText xml:space="preserve"> ADDIN EN.CITE </w:instrText>
      </w:r>
      <w:r w:rsidR="000E2C08">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0E2C08">
        <w:instrText xml:space="preserve"> ADDIN EN.CITE.DATA </w:instrText>
      </w:r>
      <w:r w:rsidR="000E2C08">
        <w:fldChar w:fldCharType="end"/>
      </w:r>
      <w:r w:rsidR="000E2C08">
        <w:fldChar w:fldCharType="separate"/>
      </w:r>
      <w:r w:rsidR="000E2C08">
        <w:rPr>
          <w:noProof/>
        </w:rPr>
        <w:t>[</w:t>
      </w:r>
      <w:r w:rsidR="000E2C08">
        <w:rPr>
          <w:noProof/>
        </w:rPr>
        <w:fldChar w:fldCharType="begin"/>
      </w:r>
      <w:r w:rsidR="000E2C08">
        <w:rPr>
          <w:noProof/>
        </w:rPr>
        <w:instrText xml:space="preserve"> HYPERLINK \l "_ENREF_3" \o "Kolpin, 2004 #65" </w:instrText>
      </w:r>
      <w:r w:rsidR="000E2C08">
        <w:rPr>
          <w:noProof/>
        </w:rPr>
      </w:r>
      <w:r w:rsidR="000E2C08">
        <w:rPr>
          <w:noProof/>
        </w:rPr>
        <w:fldChar w:fldCharType="separate"/>
      </w:r>
      <w:r w:rsidR="000E2C08">
        <w:rPr>
          <w:noProof/>
        </w:rPr>
        <w:t>3</w:t>
      </w:r>
      <w:r w:rsidR="000E2C08">
        <w:rPr>
          <w:noProof/>
        </w:rPr>
        <w:fldChar w:fldCharType="end"/>
      </w:r>
      <w:r w:rsidR="000E2C08">
        <w:rPr>
          <w:noProof/>
        </w:rPr>
        <w:t>,</w:t>
      </w:r>
      <w:hyperlink w:anchor="_ENREF_4" w:tooltip="Watkinson, 2009 #58" w:history="1">
        <w:r w:rsidR="000E2C08">
          <w:rPr>
            <w:noProof/>
          </w:rPr>
          <w:t>4</w:t>
        </w:r>
      </w:hyperlink>
      <w:r w:rsidR="000E2C08">
        <w:rPr>
          <w:noProof/>
        </w:rPr>
        <w:t>,</w:t>
      </w:r>
      <w:hyperlink w:anchor="_ENREF_5" w:tooltip="Gustafson, 1991 #70" w:history="1">
        <w:r w:rsidR="000E2C08">
          <w:rPr>
            <w:noProof/>
          </w:rPr>
          <w:t>5</w:t>
        </w:r>
      </w:hyperlink>
      <w:r w:rsidR="000E2C08">
        <w:rPr>
          <w:noProof/>
        </w:rPr>
        <w:t>,</w:t>
      </w:r>
      <w:hyperlink w:anchor="_ENREF_6" w:tooltip="Wegener, 2003 #63" w:history="1">
        <w:r w:rsidR="000E2C08">
          <w:rPr>
            <w:noProof/>
          </w:rPr>
          <w:t>6</w:t>
        </w:r>
      </w:hyperlink>
      <w:r w:rsidR="000E2C08">
        <w:rPr>
          <w:noProof/>
        </w:rPr>
        <w:t>,</w:t>
      </w:r>
      <w:hyperlink w:anchor="_ENREF_7" w:tooltip="Blazquez, 2012 #66" w:history="1">
        <w:r w:rsidR="000E2C08">
          <w:rPr>
            <w:noProof/>
          </w:rPr>
          <w:t>7</w:t>
        </w:r>
      </w:hyperlink>
      <w:r w:rsidR="000E2C08">
        <w:rPr>
          <w:noProof/>
        </w:rPr>
        <w:t>]</w:t>
      </w:r>
      <w:r w:rsidR="000E2C08">
        <w:fldChar w:fldCharType="end"/>
      </w:r>
      <w:r w:rsidR="0044691C">
        <w:t xml:space="preserve">.  For example, antibiotics, along with other organic </w:t>
      </w:r>
      <w:r w:rsidR="0044691C">
        <w:lastRenderedPageBreak/>
        <w:t xml:space="preserve">wastewater contaminants, have been found in 98.7% of water samples collected outside of suburban areas in the United States </w:t>
      </w:r>
      <w:r w:rsidR="00AE6FBC">
        <w:fldChar w:fldCharType="begin"/>
      </w:r>
      <w:r w:rsidR="00AE6FBC">
        <w:instrText xml:space="preserve"> ADDIN EN.CITE &lt;EndNote&gt;&lt;Cite&gt;&lt;Author&gt;Kolpin&lt;/Author&gt;&lt;Year&gt;2004&lt;/Year&gt;&lt;RecNum&gt;65&lt;/RecNum&gt;&lt;DisplayText&gt;[3]&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AE6FBC">
        <w:rPr>
          <w:noProof/>
        </w:rPr>
        <w:t>[</w:t>
      </w:r>
      <w:hyperlink w:anchor="_ENREF_3" w:tooltip="Kolpin, 2004 #65" w:history="1">
        <w:r w:rsidR="00AE6FBC">
          <w:rPr>
            <w:noProof/>
          </w:rPr>
          <w:t>3</w:t>
        </w:r>
      </w:hyperlink>
      <w:r w:rsidR="00AE6FBC">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4" w:tooltip="Watkinson, 2009 #58" w:history="1">
        <w:r w:rsidR="00AE6FBC">
          <w:rPr>
            <w:noProof/>
          </w:rPr>
          <w:t>4</w:t>
        </w:r>
      </w:hyperlink>
      <w:r w:rsidR="00AE6FBC">
        <w:rPr>
          <w:noProof/>
        </w:rPr>
        <w:t>]</w:t>
      </w:r>
      <w:r w:rsidR="00AE6FBC">
        <w:fldChar w:fldCharType="end"/>
      </w:r>
      <w:r w:rsidR="00615CD3">
        <w:t xml:space="preserve">, </w:t>
      </w:r>
      <w:r w:rsidR="00AE6FBC">
        <w:fldChar w:fldCharType="begin"/>
      </w:r>
      <w:r w:rsidR="00AE6FBC">
        <w:instrText xml:space="preserve"> ADDIN EN.CITE &lt;EndNote&gt;&lt;Cite&gt;&lt;Author&gt;Kolpin&lt;/Author&gt;&lt;Year&gt;2004&lt;/Year&gt;&lt;RecNum&gt;65&lt;/RecNum&gt;&lt;DisplayText&gt;[3]&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AE6FBC">
        <w:rPr>
          <w:noProof/>
        </w:rPr>
        <w:t>[</w:t>
      </w:r>
      <w:hyperlink w:anchor="_ENREF_3" w:tooltip="Kolpin, 2004 #65" w:history="1">
        <w:r w:rsidR="00AE6FBC">
          <w:rPr>
            <w:noProof/>
          </w:rPr>
          <w:t>3</w:t>
        </w:r>
      </w:hyperlink>
      <w:r w:rsidR="00AE6FBC">
        <w:rPr>
          <w:noProof/>
        </w:rPr>
        <w:t>]</w:t>
      </w:r>
      <w:r w:rsidR="00AE6FBC">
        <w:fldChar w:fldCharType="end"/>
      </w:r>
      <w:r w:rsidR="00E95B67" w:rsidRPr="00EC766D">
        <w:t>.</w:t>
      </w:r>
      <w:r w:rsidR="00E95B67">
        <w:t xml:space="preserve"> Th</w:t>
      </w:r>
      <w:r w:rsidR="00464E8A">
        <w:t>e antibiotics</w:t>
      </w:r>
      <w:r w:rsidR="00E95B67">
        <w:t xml:space="preserve"> cannot be completely filtered out before being 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4" w:tooltip="Watkinson, 2009 #58" w:history="1">
        <w:r w:rsidR="00AE6FBC">
          <w:rPr>
            <w:noProof/>
          </w:rPr>
          <w:t>4</w:t>
        </w:r>
      </w:hyperlink>
      <w:r w:rsidR="00AE6FBC">
        <w:rPr>
          <w:noProof/>
        </w:rPr>
        <w:t>]</w:t>
      </w:r>
      <w:r w:rsidR="00AE6FBC">
        <w:fldChar w:fldCharType="end"/>
      </w:r>
      <w:r w:rsidR="00615CD3" w:rsidRPr="00B36EE0">
        <w:t>.</w:t>
      </w:r>
      <w:r w:rsidR="004A7D23">
        <w:t xml:space="preserve"> </w:t>
      </w:r>
      <w:r w:rsidR="0044691C">
        <w:t xml:space="preserve"> </w:t>
      </w:r>
      <w:r w:rsidR="004A7D23">
        <w:t xml:space="preserve">Also, some ranchers and farmers use antibiotics to promote lean muscle production in animals and counts for up 13% of antibiotic use </w:t>
      </w:r>
      <w:r w:rsidR="00AE6FBC">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AE6FBC">
        <w:instrText xml:space="preserve"> ADDIN EN.CITE </w:instrText>
      </w:r>
      <w:r w:rsidR="00AE6FBC">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AE6FBC">
        <w:instrText xml:space="preserve"> ADDIN EN.CITE.DATA </w:instrText>
      </w:r>
      <w:r w:rsidR="00AE6FBC">
        <w:fldChar w:fldCharType="end"/>
      </w:r>
      <w:r w:rsidR="00AE6FBC">
        <w:fldChar w:fldCharType="separate"/>
      </w:r>
      <w:r w:rsidR="00AE6FBC">
        <w:rPr>
          <w:noProof/>
        </w:rPr>
        <w:t>[</w:t>
      </w:r>
      <w:hyperlink w:anchor="_ENREF_5" w:tooltip="Gustafson, 1991 #70" w:history="1">
        <w:r w:rsidR="00AE6FBC">
          <w:rPr>
            <w:noProof/>
          </w:rPr>
          <w:t>5</w:t>
        </w:r>
      </w:hyperlink>
      <w:r w:rsidR="00AE6FBC">
        <w:rPr>
          <w:noProof/>
        </w:rPr>
        <w:t>,</w:t>
      </w:r>
      <w:hyperlink w:anchor="_ENREF_6" w:tooltip="Wegener, 2003 #63" w:history="1">
        <w:r w:rsidR="00AE6FBC">
          <w:rPr>
            <w:noProof/>
          </w:rPr>
          <w:t>6</w:t>
        </w:r>
      </w:hyperlink>
      <w:r w:rsidR="00AE6FBC">
        <w:rPr>
          <w:noProof/>
        </w:rPr>
        <w:t>]</w:t>
      </w:r>
      <w:r w:rsidR="00AE6FBC">
        <w:fldChar w:fldCharType="end"/>
      </w:r>
      <w:r w:rsidR="001C580B">
        <w:t xml:space="preserve">. </w:t>
      </w:r>
      <w:r w:rsidR="0044691C">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AE6FBC">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77B094F5" w:rsidR="00E16ED2" w:rsidRPr="006B76A4" w:rsidRDefault="00D53C63" w:rsidP="00533646">
      <w:pPr>
        <w:jc w:val="both"/>
      </w:pPr>
      <w:r>
        <w:rPr>
          <w:rFonts w:ascii="Cambria" w:hAnsi="Cambria"/>
        </w:rPr>
        <w:t>β</w:t>
      </w:r>
      <w:r w:rsidR="00E16ED2">
        <w:t xml:space="preserve">-lactam antibiotics were first introduced </w:t>
      </w:r>
      <w:r w:rsidR="00A41F8A">
        <w:t>in 1943</w:t>
      </w:r>
      <w:r w:rsidR="00E16ED2">
        <w:t xml:space="preserve">, with </w:t>
      </w:r>
      <w:r>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5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AE6FBC">
        <w:instrText xml:space="preserve"> ADDIN EN.CITE </w:instrText>
      </w:r>
      <w:r w:rsidR="00AE6FBC">
        <w:fldChar w:fldCharType="begin">
          <w:fldData xml:space="preserve">PEVuZE5vdGU+PENpdGU+PEF1dGhvcj5HdXRocmllPC9BdXRob3I+PFllYXI+MjAxMTwvWWVhcj48
UmVjTnVtPjYyPC9SZWNOdW0+PERpc3BsYXlUZXh0Pls5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AE6FBC">
        <w:instrText xml:space="preserve"> ADDIN EN.CITE.DATA </w:instrText>
      </w:r>
      <w:r w:rsidR="00AE6FBC">
        <w:fldChar w:fldCharType="end"/>
      </w:r>
      <w:r w:rsidR="00AE6FBC">
        <w:fldChar w:fldCharType="separate"/>
      </w:r>
      <w:r w:rsidR="00AE6FBC">
        <w:rPr>
          <w:noProof/>
        </w:rPr>
        <w:t>[</w:t>
      </w:r>
      <w:hyperlink w:anchor="_ENREF_9" w:tooltip="Guthrie, 2011 #62" w:history="1">
        <w:r w:rsidR="00AE6FBC">
          <w:rPr>
            <w:noProof/>
          </w:rPr>
          <w:t>9</w:t>
        </w:r>
      </w:hyperlink>
      <w:r w:rsidR="00AE6FBC">
        <w:rPr>
          <w:noProof/>
        </w:rPr>
        <w:t>]</w:t>
      </w:r>
      <w:r w:rsidR="00AE6FBC">
        <w:fldChar w:fldCharType="end"/>
      </w:r>
      <w:r w:rsidR="00E16ED2">
        <w:t xml:space="preserve">. </w:t>
      </w:r>
      <w:r w:rsidR="00DD2DD8">
        <w:t>This includes c</w:t>
      </w:r>
      <w:r w:rsidR="00E16ED2">
        <w:t>ephalosporins</w:t>
      </w:r>
      <w:r w:rsidR="00DD2DD8">
        <w:t xml:space="preserve">, which have the same mode of action as penicillin, but are less susceptible to penicillinases.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 </w:instrTex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DATA </w:instrText>
      </w:r>
      <w:r w:rsidR="00AE6FBC">
        <w:fldChar w:fldCharType="end"/>
      </w:r>
      <w:r w:rsidR="00AE6FBC">
        <w:fldChar w:fldCharType="separate"/>
      </w:r>
      <w:r w:rsidR="00AE6FBC">
        <w:rPr>
          <w:noProof/>
        </w:rPr>
        <w:t>[</w:t>
      </w:r>
      <w:hyperlink w:anchor="_ENREF_10" w:tooltip="Bradford, 2001 #69" w:history="1">
        <w:r w:rsidR="00AE6FBC">
          <w:rPr>
            <w:noProof/>
          </w:rPr>
          <w:t>10</w:t>
        </w:r>
      </w:hyperlink>
      <w:r w:rsidR="00AE6FBC">
        <w:rPr>
          <w:noProof/>
        </w:rPr>
        <w:t>]</w:t>
      </w:r>
      <w:r w:rsidR="00AE6FBC">
        <w:fldChar w:fldCharType="end"/>
      </w:r>
      <w:r w:rsidR="00DD2DD8">
        <w:t>.</w:t>
      </w:r>
    </w:p>
    <w:p w14:paraId="76CE369C" w14:textId="77777777" w:rsidR="00AC1EA1" w:rsidRDefault="00AC1EA1" w:rsidP="00EC766D">
      <w:pPr>
        <w:jc w:val="both"/>
        <w:outlineLvl w:val="0"/>
      </w:pPr>
    </w:p>
    <w:p w14:paraId="6D602815" w14:textId="595DFDDC" w:rsidR="006B76A4" w:rsidRPr="006B76A4" w:rsidRDefault="006B76A4" w:rsidP="00EC766D">
      <w:pPr>
        <w:jc w:val="both"/>
        <w:outlineLvl w:val="0"/>
      </w:pPr>
      <w:r w:rsidRPr="006B76A4">
        <w:t xml:space="preserve">In 1963, the TEM </w:t>
      </w:r>
      <w:r w:rsidR="003A7C6E">
        <w:rPr>
          <w:rFonts w:ascii="Cambria" w:hAnsi="Cambria"/>
        </w:rPr>
        <w:t>β</w:t>
      </w:r>
      <w:r w:rsidR="003A7C6E">
        <w:t>-</w:t>
      </w:r>
      <w:r w:rsidR="00EE0B89">
        <w:t>lactamase emerged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 xml:space="preserve">been found in Escherichia coli, </w:t>
      </w:r>
      <w:r w:rsidRPr="006B76A4">
        <w:t xml:space="preserve">and other gram-negative bacteria.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 </w:instrTex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DATA </w:instrText>
      </w:r>
      <w:r w:rsidR="00AE6FBC">
        <w:fldChar w:fldCharType="end"/>
      </w:r>
      <w:r w:rsidR="00AE6FBC">
        <w:fldChar w:fldCharType="separate"/>
      </w:r>
      <w:r w:rsidR="00AE6FBC">
        <w:rPr>
          <w:noProof/>
        </w:rPr>
        <w:t>[</w:t>
      </w:r>
      <w:hyperlink w:anchor="_ENREF_10" w:tooltip="Bradford, 2001 #69" w:history="1">
        <w:r w:rsidR="00AE6FBC">
          <w:rPr>
            <w:noProof/>
          </w:rPr>
          <w:t>10</w:t>
        </w:r>
      </w:hyperlink>
      <w:r w:rsidR="00AE6FBC">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AE6FBC">
        <w:instrText xml:space="preserve"> ADDIN EN.CITE &lt;EndNote&gt;&lt;Cite&gt;&lt;Author&gt;Goulart&lt;/Author&gt;&lt;Year&gt;2013&lt;/Year&gt;&lt;RecNum&gt;36&lt;/RecNum&gt;&lt;DisplayText&gt;[11]&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AE6FBC">
        <w:rPr>
          <w:noProof/>
        </w:rPr>
        <w:t>[</w:t>
      </w:r>
      <w:hyperlink w:anchor="_ENREF_11" w:tooltip="Goulart, 2013 #36" w:history="1">
        <w:r w:rsidR="00AE6FBC">
          <w:rPr>
            <w:noProof/>
          </w:rPr>
          <w:t>11</w:t>
        </w:r>
      </w:hyperlink>
      <w:r w:rsidR="00AE6FBC">
        <w:rPr>
          <w:noProof/>
        </w:rPr>
        <w:t>]</w:t>
      </w:r>
      <w:r w:rsidR="00AE6FBC">
        <w:fldChar w:fldCharType="end"/>
      </w:r>
      <w:r w:rsidRPr="006B76A4">
        <w:t xml:space="preserve">.  </w:t>
      </w:r>
    </w:p>
    <w:p w14:paraId="6FBBD3EB" w14:textId="77777777" w:rsidR="00AC1EA1" w:rsidRDefault="00AC1EA1" w:rsidP="00EC766D">
      <w:pPr>
        <w:jc w:val="both"/>
      </w:pPr>
    </w:p>
    <w:p w14:paraId="0563D4E6" w14:textId="6437A289" w:rsidR="00EE7A61" w:rsidRDefault="00F14798" w:rsidP="00EC766D">
      <w:pPr>
        <w:jc w:val="both"/>
      </w:pPr>
      <w:r>
        <w:t xml:space="preserve">Because of the widespread use of </w:t>
      </w:r>
      <w:r w:rsidR="003A7C6E">
        <w:rPr>
          <w:rFonts w:ascii="Cambria" w:hAnsi="Cambria"/>
        </w:rPr>
        <w:t>β</w:t>
      </w:r>
      <w:r>
        <w:t xml:space="preserve">-lactam antibiotics, there have been additional approaches that utilize a combination of mechanisms based on activators for </w:t>
      </w:r>
      <w:r w:rsidR="003A7C6E">
        <w:rPr>
          <w:rFonts w:ascii="Cambria" w:hAnsi="Cambria"/>
        </w:rPr>
        <w:t>β</w:t>
      </w:r>
      <w:r>
        <w:t xml:space="preserve">-lactamases such as clavulanic acid, sulbactam and tazobactam </w:t>
      </w:r>
      <w:r w:rsidR="00AE6FBC">
        <w:fldChar w:fldCharType="begin"/>
      </w:r>
      <w:r w:rsidR="00AE6FBC">
        <w:instrText xml:space="preserve"> ADDIN EN.CITE &lt;EndNote&gt;&lt;Cite&gt;&lt;Author&gt;Chaibi&lt;/Author&gt;&lt;Year&gt;1999&lt;/Year&gt;&lt;RecNum&gt;61&lt;/RecNum&gt;&lt;DisplayText&gt;[12]&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AE6FBC">
        <w:rPr>
          <w:noProof/>
        </w:rPr>
        <w:t>[</w:t>
      </w:r>
      <w:hyperlink w:anchor="_ENREF_12" w:tooltip="Chaibi, 1999 #61" w:history="1">
        <w:r w:rsidR="00AE6FBC">
          <w:rPr>
            <w:noProof/>
          </w:rPr>
          <w:t>12</w:t>
        </w:r>
      </w:hyperlink>
      <w:r w:rsidR="00AE6FBC">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ome antibiotics are given 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inactivators destroy the </w:t>
      </w:r>
      <w:r w:rsidR="002D1D51">
        <w:rPr>
          <w:rFonts w:ascii="Cambria" w:hAnsi="Cambria"/>
        </w:rPr>
        <w:t>β</w:t>
      </w:r>
      <w:r w:rsidR="002D1D51">
        <w:t xml:space="preserve">-lactamase activity, therefore enhancing the 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AE6FBC">
        <w:instrText xml:space="preserve"> ADDIN EN.CITE &lt;EndNote&gt;&lt;Cite&gt;&lt;Author&gt;Chaibi&lt;/Author&gt;&lt;Year&gt;1999&lt;/Year&gt;&lt;RecNum&gt;61&lt;/RecNum&gt;&lt;DisplayText&gt;[12]&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AE6FBC">
        <w:rPr>
          <w:noProof/>
        </w:rPr>
        <w:t>[</w:t>
      </w:r>
      <w:hyperlink w:anchor="_ENREF_12" w:tooltip="Chaibi, 1999 #61" w:history="1">
        <w:r w:rsidR="00AE6FBC">
          <w:rPr>
            <w:noProof/>
          </w:rPr>
          <w:t>12</w:t>
        </w:r>
      </w:hyperlink>
      <w:r w:rsidR="00AE6FBC">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4518B8B0" w:rsidR="002D1D51" w:rsidRDefault="00EE7A61" w:rsidP="00EC766D">
      <w:pPr>
        <w:jc w:val="both"/>
      </w:pPr>
      <w:r>
        <w:t>Epistasis</w:t>
      </w:r>
      <w:r w:rsidR="00754E5E">
        <w:t>, or non-additive interactions between mutations,</w:t>
      </w:r>
      <w:r>
        <w:t xml:space="preserve"> plays a major role in antibiotic resistance. Epistatic interactions can be used to study topography of fitness landscapes and the dynamics of adaptation. One study shows these patterns of epistasis among large and small-effect beneficial </w:t>
      </w:r>
      <w:r w:rsidR="00E6204C">
        <w:t>substitution</w:t>
      </w:r>
      <w:r>
        <w:t xml:space="preserve">s occurring in TEM-1 </w:t>
      </w:r>
      <w:r w:rsidR="00AE6FBC">
        <w:fldChar w:fldCharType="begin"/>
      </w:r>
      <w:r w:rsidR="00AE6FBC">
        <w:instrText xml:space="preserve"> ADDIN EN.CITE &lt;EndNote&gt;&lt;Cite&gt;&lt;Author&gt;Schenk&lt;/Author&gt;&lt;Year&gt;2013&lt;/Year&gt;&lt;RecNum&gt;67&lt;/RecNum&gt;&lt;DisplayText&gt;[13]&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AE6FBC">
        <w:rPr>
          <w:noProof/>
        </w:rPr>
        <w:t>[</w:t>
      </w:r>
      <w:hyperlink w:anchor="_ENREF_13" w:tooltip="Schenk, 2013 #67" w:history="1">
        <w:r w:rsidR="00AE6FBC">
          <w:rPr>
            <w:noProof/>
          </w:rPr>
          <w:t>13</w:t>
        </w:r>
      </w:hyperlink>
      <w:r w:rsidR="00AE6FBC">
        <w:rPr>
          <w:noProof/>
        </w:rPr>
        <w:t>]</w:t>
      </w:r>
      <w:r w:rsidR="00AE6FBC">
        <w:fldChar w:fldCharType="end"/>
      </w:r>
      <w:r>
        <w:t>. Schenk et al. f</w:t>
      </w:r>
      <w:r w:rsidR="00754E5E">
        <w:t>ound</w:t>
      </w:r>
      <w:r>
        <w:t xml:space="preserve"> that there are major epistatic interactions among the mutations within TEM-1 depending on which combination of the four mutations are present in the presence of just one antibiotic, Cefotaxime.  It has been shown that epistasis occurs more frequently among mutations within the same gene </w:t>
      </w:r>
      <w:r w:rsidR="00AE6FBC">
        <w:fldChar w:fldCharType="begin"/>
      </w:r>
      <w:r w:rsidR="00AE6FBC">
        <w:instrText xml:space="preserve"> ADDIN EN.CITE &lt;EndNote&gt;&lt;Cite&gt;&lt;Author&gt;Poon&lt;/Author&gt;&lt;Year&gt;2005&lt;/Year&gt;&lt;RecNum&gt;68&lt;/RecNum&gt;&lt;DisplayText&gt;[14]&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AE6FBC">
        <w:rPr>
          <w:noProof/>
        </w:rPr>
        <w:t>[</w:t>
      </w:r>
      <w:hyperlink w:anchor="_ENREF_14" w:tooltip="Poon, 2005 #68" w:history="1">
        <w:r w:rsidR="00AE6FBC">
          <w:rPr>
            <w:noProof/>
          </w:rPr>
          <w:t>14</w:t>
        </w:r>
      </w:hyperlink>
      <w:r w:rsidR="00AE6FBC">
        <w:rPr>
          <w:noProof/>
        </w:rPr>
        <w:t>]</w:t>
      </w:r>
      <w:r w:rsidR="00AE6FBC">
        <w:fldChar w:fldCharType="end"/>
      </w:r>
      <w:r w:rsidRPr="00EC766D">
        <w:t>.</w:t>
      </w:r>
    </w:p>
    <w:p w14:paraId="07173958" w14:textId="77777777" w:rsidR="00754E5E" w:rsidRDefault="00754E5E" w:rsidP="00EC766D">
      <w:pPr>
        <w:jc w:val="both"/>
      </w:pPr>
    </w:p>
    <w:p w14:paraId="20FF9C31" w14:textId="4F1E3857" w:rsidR="00754E5E" w:rsidRDefault="00754E5E" w:rsidP="00EC766D">
      <w:pPr>
        <w:jc w:val="both"/>
      </w:pPr>
      <w:r>
        <w:t>Genotype-by-environment (</w:t>
      </w:r>
      <w:proofErr w:type="spellStart"/>
      <w:r>
        <w:t>GxE</w:t>
      </w:r>
      <w:proofErr w:type="spellEnd"/>
      <w:r>
        <w:t xml:space="preserve">)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 Previous studies on </w:t>
      </w:r>
      <w:proofErr w:type="spellStart"/>
      <w:r>
        <w:t>GxE</w:t>
      </w:r>
      <w:proofErr w:type="spellEnd"/>
      <w:r>
        <w:t xml:space="preserve"> interactions have measured fitness on genotypes that differ by numerous unknown mutations and most recently </w:t>
      </w:r>
      <w:r>
        <w:fldChar w:fldCharType="begin">
          <w:fldData xml:space="preserve">PEVuZE5vdGU+PENpdGU+PEF1dGhvcj5SZW1vbGQ8L0F1dGhvcj48WWVhcj4yMDAxPC9ZZWFyPjxS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E1NzI5ODc8L3VybD48L3JlbGF0ZWQtdXJscz48L3VybHM+PGN1
c3RvbTI+NTg3Mzk8L2N1c3RvbTI+PGVsZWN0cm9uaWMtcmVzb3VyY2UtbnVtPjEwLjEwNzMvcG5h
cy4yMDExNDAxOTg8L2VsZWN0cm9uaWMtcmVzb3VyY2UtbnVtPjxsYW5ndWFnZT5lbmc8L2xhbmd1
YWdlPjwvcmVjb3JkPjwvQ2l0ZT48L0VuZE5vdGU+AG==
</w:fldData>
        </w:fldChar>
      </w:r>
      <w:r>
        <w:instrText xml:space="preserve"> ADDIN EN.CITE </w:instrText>
      </w:r>
      <w:r>
        <w:fldChar w:fldCharType="begin">
          <w:fldData xml:space="preserve">PEVuZE5vdGU+PENpdGU+PEF1dGhvcj5SZW1vbGQ8L0F1dGhvcj48WWVhcj4yMDAxPC9ZZWFyPjxS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E1NzI5ODc8L3VybD48L3JlbGF0ZWQtdXJscz48L3VybHM+PGN1
c3RvbTI+NTg3Mzk8L2N1c3RvbTI+PGVsZWN0cm9uaWMtcmVzb3VyY2UtbnVtPjEwLjEwNzMvcG5h
cy4yMDExNDAxOTg8L2VsZWN0cm9uaWMtcmVzb3VyY2UtbnVtPjxsYW5ndWFnZT5lbmc8L2xhbmd1
YWdlPjwvcmVjb3JkPjwvQ2l0ZT48L0VuZE5vdGU+AG==
</w:fldData>
        </w:fldChar>
      </w:r>
      <w:r>
        <w:instrText xml:space="preserve"> ADDIN EN.CITE.DATA </w:instrText>
      </w:r>
      <w:r>
        <w:fldChar w:fldCharType="end"/>
      </w:r>
      <w:r>
        <w:fldChar w:fldCharType="separate"/>
      </w:r>
      <w:r>
        <w:rPr>
          <w:noProof/>
        </w:rPr>
        <w:t>[</w:t>
      </w:r>
      <w:hyperlink w:anchor="_ENREF_8" w:tooltip="Remold, 2001 #64" w:history="1">
        <w:r>
          <w:rPr>
            <w:noProof/>
          </w:rPr>
          <w:t>8</w:t>
        </w:r>
      </w:hyperlink>
      <w:r>
        <w:rPr>
          <w:noProof/>
        </w:rPr>
        <w:t>]</w:t>
      </w:r>
      <w:r>
        <w:fldChar w:fldCharType="end"/>
      </w:r>
      <w:r>
        <w:t xml:space="preserve"> investigated the effects of 26 genotypes in four environments measuring fitness relative to a common progenitor</w:t>
      </w:r>
      <w:r w:rsidRPr="00356C97">
        <w:t>.</w:t>
      </w:r>
      <w:r>
        <w:t xml:space="preserve"> </w:t>
      </w:r>
    </w:p>
    <w:p w14:paraId="4FED40A9" w14:textId="7D500DCE" w:rsidR="008C29C9" w:rsidRDefault="008C29C9" w:rsidP="00533646">
      <w:pPr>
        <w:ind w:firstLine="720"/>
        <w:jc w:val="both"/>
      </w:pPr>
    </w:p>
    <w:p w14:paraId="0A4B3914" w14:textId="630A1A3A" w:rsidR="00BE2F5C" w:rsidRDefault="00E15CEF" w:rsidP="00EC766D">
      <w:pPr>
        <w:jc w:val="both"/>
      </w:pPr>
      <w:r>
        <w:t xml:space="preserve">To study </w:t>
      </w:r>
      <w:r w:rsidR="00EE7A61">
        <w:t xml:space="preserve">within gene epistasis and </w:t>
      </w:r>
      <w:r w:rsidR="00754E5E">
        <w:t>genotype-by-</w:t>
      </w:r>
      <w:r>
        <w:t xml:space="preserve">environment effects on the </w:t>
      </w:r>
      <w:r w:rsidR="00637FAA">
        <w:t>adaptive landscape of the TEM-1</w:t>
      </w:r>
      <w:r w:rsidR="00637FAA">
        <w:rPr>
          <w:rFonts w:ascii="Wingdings" w:hAnsi="Wingdings"/>
        </w:rPr>
        <w:t></w:t>
      </w:r>
      <w:r>
        <w:t>TEM-50 adaptive landscape</w:t>
      </w:r>
      <w:r w:rsidR="00637FAA">
        <w:t>s</w:t>
      </w:r>
      <w:r>
        <w:t xml:space="preserve">, we investigated the interactions of penicillins, cephalosporins, and </w:t>
      </w:r>
      <w:r>
        <w:rPr>
          <w:rFonts w:ascii="Cambria" w:hAnsi="Cambria"/>
        </w:rPr>
        <w:t>β-lactamase inhibitors with 16 TEM genotypes to determine the combined effect of genotype and environment upon fitness outcom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A1F3ECB" w:rsidR="00F81B53" w:rsidRDefault="00637FAA" w:rsidP="007767CC">
      <w:pPr>
        <w:jc w:val="both"/>
      </w:pPr>
      <w:r>
        <w:t>W</w:t>
      </w:r>
      <w:bookmarkStart w:id="0" w:name="_GoBack"/>
      <w:bookmarkEnd w:id="0"/>
      <w:r w:rsidR="00742518">
        <w:t xml:space="preserve">e measured the growth rates of the 16 variants of the </w:t>
      </w:r>
      <w:r w:rsidR="00041542">
        <w:t>substitu</w:t>
      </w:r>
      <w:r w:rsidR="00742518">
        <w:t xml:space="preserve">tions 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 xml:space="preserve">substitution and indicate the genotype that results in the </w:t>
      </w:r>
      <w:r w:rsidR="00722F2F">
        <w:t xml:space="preserve">highest growth rate.  In the case of each comparison, the </w:t>
      </w:r>
      <w:r w:rsidR="00A0763C" w:rsidRPr="005323E9">
        <w:t xml:space="preserve">arrows </w:t>
      </w:r>
      <w:r w:rsidR="0087051B">
        <w:t>inclined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arrows </w:t>
      </w:r>
      <w:r w:rsidR="00722F2F">
        <w:t>inclined towards 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depending on which growth rates are higher.</w:t>
      </w:r>
      <w:r w:rsidR="00A0763C" w:rsidRPr="005323E9">
        <w:t xml:space="preserve"> Red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black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18B9C055" w14:textId="3AFE3E0D" w:rsidR="00CA5B0A" w:rsidRDefault="008A2B18" w:rsidP="007767CC">
      <w:pPr>
        <w:jc w:val="both"/>
      </w:pPr>
      <w:r>
        <w:t xml:space="preserve">After considering all thirty treatments performed, we have found that the ratios from the number of times the addition of an amino acid substitution was selected and the number of times a reversion of an amino acid substitution was selected changed as both the treatment changed and the concentrations within treatment changed. </w:t>
      </w:r>
    </w:p>
    <w:p w14:paraId="367A9BDA" w14:textId="77777777" w:rsidR="00CA5B0A" w:rsidRDefault="00CA5B0A" w:rsidP="007767CC">
      <w:pPr>
        <w:jc w:val="both"/>
      </w:pPr>
    </w:p>
    <w:p w14:paraId="6DB5981F" w14:textId="4A57C85C"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r>
        <w:t xml:space="preserve">In each matrix, we calculated </w:t>
      </w:r>
      <w:r w:rsidR="00721B5F">
        <w:t xml:space="preserve">the percent similarity of arrow direction among the concentrations of antibiotics. </w:t>
      </w:r>
      <w:r w:rsidR="00A0763C" w:rsidRPr="005323E9">
        <w:t xml:space="preserve"> </w:t>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Cefotetan,</w:t>
      </w:r>
      <w:r w:rsidR="00682A89">
        <w:t xml:space="preserve"> Cefotaxime, and Ampicillin</w:t>
      </w:r>
      <w:r w:rsidR="002C2D28">
        <w:t>)</w:t>
      </w:r>
      <w:r w:rsidR="00721B5F">
        <w:t xml:space="preserve"> or increase </w:t>
      </w:r>
      <w:r w:rsidR="00505998">
        <w:t>(Cefprozil, Ceftazidime</w:t>
      </w:r>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separately.  </w:t>
      </w:r>
    </w:p>
    <w:p w14:paraId="3E7A2A76" w14:textId="77777777" w:rsidR="00AC1EA1" w:rsidRDefault="00AC1EA1" w:rsidP="00AC1EA1">
      <w:pPr>
        <w:jc w:val="both"/>
      </w:pPr>
    </w:p>
    <w:p w14:paraId="74F273D9" w14:textId="438B520B" w:rsidR="00493D18" w:rsidRDefault="00742518" w:rsidP="00EC766D">
      <w:pPr>
        <w:jc w:val="both"/>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w:t>
      </w:r>
      <w:proofErr w:type="gramStart"/>
      <w:r w:rsidR="007E6802">
        <w:t>some</w:t>
      </w:r>
      <w:proofErr w:type="gramEnd"/>
      <w:r w:rsidR="007E6802">
        <w:t xml:space="preserv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1)</w:t>
      </w:r>
      <w:r w:rsidR="007E6802">
        <w:t xml:space="preserve">. </w:t>
      </w:r>
      <w:r w:rsidR="00493D18">
        <w:t xml:space="preserve">While considering the top three optima in each landscape, we noticed that the genotypes 1101 and TEM-50 (1111) were selected the most frequently. Out of all treatments, these </w:t>
      </w:r>
      <w:r w:rsidR="00EC766D">
        <w:t>genotype</w:t>
      </w:r>
      <w:r w:rsidR="00493D18">
        <w:t>s appeared the most when treated with an inhibitor and penicillin.  The genotype 1101, was the global optimum in four out of the nine treatments of penicillin/inhibitor combinations: Two appear as global optimum in SAM at 32</w:t>
      </w:r>
      <w:r w:rsidR="00493D18">
        <w:rPr>
          <w:rFonts w:ascii="Cambria" w:hAnsi="Cambria"/>
        </w:rPr>
        <w:t>μ</w:t>
      </w:r>
      <w:r w:rsidR="00493D18">
        <w:t>g/mL and 64</w:t>
      </w:r>
      <w:r w:rsidR="00493D18">
        <w:rPr>
          <w:rFonts w:ascii="Cambria" w:hAnsi="Cambria"/>
        </w:rPr>
        <w:t>μ</w:t>
      </w:r>
      <w:r w:rsidR="00493D18">
        <w:t xml:space="preserve">g/mL, one in AMC 512 </w:t>
      </w:r>
      <w:r w:rsidR="00493D18">
        <w:rPr>
          <w:rFonts w:ascii="Cambria" w:hAnsi="Cambria"/>
        </w:rPr>
        <w:t>μ</w:t>
      </w:r>
      <w:r w:rsidR="00493D18">
        <w:t>g/mL, and one in TZP 512</w:t>
      </w:r>
      <w:r w:rsidR="00493D18">
        <w:rPr>
          <w:rFonts w:ascii="Cambria" w:hAnsi="Cambria"/>
        </w:rPr>
        <w:t>μ</w:t>
      </w:r>
      <w:r w:rsidR="00493D18">
        <w:t>g/mL.</w:t>
      </w:r>
    </w:p>
    <w:p w14:paraId="0ABB3972" w14:textId="0674195D" w:rsidR="00742518" w:rsidRDefault="00742518" w:rsidP="007767CC">
      <w:pPr>
        <w:jc w:val="both"/>
      </w:pPr>
    </w:p>
    <w:p w14:paraId="4945FA4C" w14:textId="77777777" w:rsidR="001F7871" w:rsidRDefault="001F7871" w:rsidP="007767CC">
      <w:pPr>
        <w:jc w:val="both"/>
      </w:pPr>
    </w:p>
    <w:p w14:paraId="191D8A1D" w14:textId="77777777" w:rsidR="00D3719B" w:rsidRDefault="00D3719B" w:rsidP="00533646">
      <w:pPr>
        <w:jc w:val="both"/>
      </w:pPr>
    </w:p>
    <w:p w14:paraId="58BD3389" w14:textId="288BC4AA" w:rsidR="00283F51" w:rsidRDefault="00283F51" w:rsidP="00533646">
      <w:pPr>
        <w:jc w:val="both"/>
      </w:pPr>
      <w:r w:rsidRPr="00AD7755">
        <w:t>Within all of the TEM-50 landscapes shown, the global optimum for each at each concentration 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r w:rsidR="00E852D0"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these mutation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6642C9A5" w14:textId="61EE0C68" w:rsidR="00F81B53" w:rsidRDefault="00D108CC" w:rsidP="00533646">
      <w:pPr>
        <w:jc w:val="both"/>
      </w:pPr>
      <w:r>
        <w:t xml:space="preserve">Finally, we see that the variation in landscapes change as the concentrations of </w:t>
      </w:r>
      <w:r w:rsidR="0088786E">
        <w:t>β-lactam</w:t>
      </w:r>
      <w:r>
        <w:t xml:space="preserve">s change. </w:t>
      </w:r>
      <w:r w:rsidR="00A340C0">
        <w:t xml:space="preserve">This holds true for all twelve </w:t>
      </w:r>
      <w:r w:rsidR="0088786E">
        <w:t>β-lactam</w:t>
      </w:r>
      <w:r w:rsidR="00A340C0">
        <w:t xml:space="preserve"> treatments and three </w:t>
      </w:r>
      <w:r w:rsidR="0088786E">
        <w:t>β-lactam</w:t>
      </w:r>
      <w:r w:rsidR="00A340C0">
        <w:t xml:space="preserve"> plus inhibitor treatments. D</w:t>
      </w:r>
      <w:r w:rsidR="006232A2">
        <w:t xml:space="preserve">epending on the treatment, the percent similarity either increases or decreases as the difference in concentration of </w:t>
      </w:r>
      <w:r w:rsidR="0088786E">
        <w:t>β-lactam</w:t>
      </w:r>
      <w:r w:rsidR="006232A2">
        <w:t xml:space="preserve"> increase</w:t>
      </w:r>
      <w:r w:rsidR="00AE59B3">
        <w:t xml:space="preserve"> </w:t>
      </w:r>
      <w:r w:rsidR="00F81B53">
        <w:t>(</w:t>
      </w:r>
      <w:r w:rsidR="00AE59B3">
        <w:t xml:space="preserve">Table </w:t>
      </w:r>
      <w:r w:rsidR="00333595">
        <w:t>2</w:t>
      </w:r>
      <w:r w:rsidR="00AE59B3">
        <w:t xml:space="preserve">) and the ratios of new </w:t>
      </w:r>
      <w:r w:rsidR="007E2C1E">
        <w:t>substitution</w:t>
      </w:r>
      <w:r w:rsidR="00AE59B3">
        <w:t>s versus reversions differ in each treatment (Table</w:t>
      </w:r>
      <w:r w:rsidR="00EE7A61">
        <w:t xml:space="preserve"> </w:t>
      </w:r>
      <w:r w:rsidR="00333595">
        <w:t>1</w:t>
      </w:r>
      <w:r w:rsidR="00AE59B3">
        <w:t xml:space="preserve">). </w:t>
      </w:r>
      <w:r w:rsidR="00F81B53">
        <w:t>N</w:t>
      </w:r>
      <w:r w:rsidR="00AE59B3">
        <w:t xml:space="preserve">ew </w:t>
      </w:r>
      <w:r w:rsidR="007E2C1E">
        <w:t>substitution</w:t>
      </w:r>
      <w:r w:rsidR="00AE59B3">
        <w:t xml:space="preserve">s </w:t>
      </w:r>
      <w:r w:rsidR="00F81B53">
        <w:t xml:space="preserve">outnumber reversions </w:t>
      </w:r>
      <w:r w:rsidR="00AE59B3">
        <w:t xml:space="preserve">in 63.3% of the </w:t>
      </w:r>
      <w:r w:rsidR="00333595">
        <w:t>treatments;</w:t>
      </w:r>
      <w:r w:rsidR="00AE59B3">
        <w:t xml:space="preserve"> reversions </w:t>
      </w:r>
      <w:r w:rsidR="00F81B53">
        <w:t xml:space="preserve">outnumber new </w:t>
      </w:r>
      <w:r w:rsidR="007E2C1E">
        <w:t>substitution</w:t>
      </w:r>
      <w:r w:rsidR="00F81B53">
        <w:t>s</w:t>
      </w:r>
      <w:r w:rsidR="00AE59B3">
        <w:t xml:space="preserve"> in 23.3% of the treatments</w:t>
      </w:r>
      <w:r w:rsidR="00F81B53">
        <w:t xml:space="preserve">. </w:t>
      </w:r>
      <w:r w:rsidR="00AE59B3">
        <w:t xml:space="preserve"> </w:t>
      </w:r>
      <w:r w:rsidR="00F81B53">
        <w:t xml:space="preserve"> The frequency of n</w:t>
      </w:r>
      <w:r w:rsidR="00FA3FC2">
        <w:t xml:space="preserve">ew </w:t>
      </w:r>
      <w:r w:rsidR="007E2C1E">
        <w:t>substitution</w:t>
      </w:r>
      <w:r w:rsidR="00FA3FC2">
        <w:t xml:space="preserve">s </w:t>
      </w:r>
      <w:r w:rsidR="00F81B53">
        <w:t xml:space="preserve">is equal to the frequency of </w:t>
      </w:r>
      <w:r w:rsidR="00FA3FC2">
        <w:t>reversions in 13.3% of the treatments</w:t>
      </w:r>
      <w:r w:rsidR="006232A2">
        <w:t>.</w:t>
      </w:r>
      <w:r w:rsidR="00A340C0">
        <w:t xml:space="preserve"> </w:t>
      </w:r>
    </w:p>
    <w:p w14:paraId="1D1BAF73" w14:textId="77777777" w:rsidR="00F81B53" w:rsidRDefault="00F81B53" w:rsidP="00533646">
      <w:pPr>
        <w:jc w:val="both"/>
      </w:pPr>
    </w:p>
    <w:p w14:paraId="629E2B51" w14:textId="063832E3" w:rsidR="00D108CC" w:rsidRDefault="00873D70" w:rsidP="00533646">
      <w:pPr>
        <w:jc w:val="both"/>
      </w:pPr>
      <w:r>
        <w:t xml:space="preserve">We observed at least one pathway between the </w:t>
      </w:r>
      <w:proofErr w:type="gramStart"/>
      <w:r>
        <w:t>wild-type</w:t>
      </w:r>
      <w:proofErr w:type="gramEnd"/>
      <w:r>
        <w:t xml:space="preserve"> (TEM-1) and the global optimum in all landscapes.</w:t>
      </w: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78EB32A6" w14:textId="05A8CC27" w:rsidR="00AD682A" w:rsidRDefault="00044F8D" w:rsidP="00EC766D">
      <w:pPr>
        <w:jc w:val="both"/>
      </w:pPr>
      <w:r>
        <w:t>W</w:t>
      </w:r>
      <w:r w:rsidR="00E61476">
        <w:t xml:space="preserve">e </w:t>
      </w:r>
      <w:r>
        <w:t xml:space="preserve">have </w:t>
      </w:r>
      <w:r w:rsidR="00E61476">
        <w:t xml:space="preserve">considered four </w:t>
      </w:r>
      <w:r w:rsidR="007E2C1E">
        <w:t>substitution</w:t>
      </w:r>
      <w:r w:rsidR="00E61476">
        <w:t xml:space="preserve">s within TEM-50 gene and multiple concentrations of fifteen antibiotics. </w:t>
      </w:r>
      <w:r w:rsidR="001C7132">
        <w:t xml:space="preserve">When treated with an inhibitor and </w:t>
      </w:r>
      <w:r w:rsidR="00B67518">
        <w:t>penicillin, the</w:t>
      </w:r>
      <w:r w:rsidR="00D108CC">
        <w:t xml:space="preserve"> global optimum for each at each concentration had at least one inhibitor resistant mutat</w:t>
      </w:r>
      <w:r w:rsidR="00E852D0">
        <w:t>ion</w:t>
      </w:r>
      <w:r w:rsidR="001C7132">
        <w:t xml:space="preserve"> in all landscapes</w:t>
      </w:r>
      <w:r w:rsidR="00D108CC">
        <w:t>. This signifie</w:t>
      </w:r>
      <w:r w:rsidR="001C7132">
        <w:t>d</w:t>
      </w:r>
      <w:r w:rsidR="00D108CC">
        <w:t xml:space="preserve"> </w:t>
      </w:r>
      <w:r>
        <w:t xml:space="preserve">that </w:t>
      </w:r>
      <w:r w:rsidR="00D108CC">
        <w:t xml:space="preserve">there could </w:t>
      </w:r>
      <w:r w:rsidR="00D108CC" w:rsidRPr="00B175E2">
        <w:t>be small trade offs</w:t>
      </w:r>
      <w:r w:rsidR="00D108CC">
        <w:t>,</w:t>
      </w:r>
      <w:r w:rsidR="00D108CC" w:rsidRPr="00B175E2">
        <w:t xml:space="preserve"> or compensatory effects of mutations.</w:t>
      </w:r>
      <w:r w:rsidR="00D108CC">
        <w:t xml:space="preserve"> Sign epistasis causes mutations to become compensatory. Depending on which </w:t>
      </w:r>
      <w:r>
        <w:t xml:space="preserve">antibiotic </w:t>
      </w:r>
      <w:r w:rsidR="00D108CC">
        <w:t xml:space="preserve">and </w:t>
      </w:r>
      <w:r>
        <w:t xml:space="preserve">what </w:t>
      </w:r>
      <w:r w:rsidR="00D108CC">
        <w:t xml:space="preserve">concentration is used we can see that the same </w:t>
      </w:r>
      <w:r>
        <w:t xml:space="preserve">substitution can have </w:t>
      </w:r>
      <w:r w:rsidR="00D108CC">
        <w:t xml:space="preserve">different effects. For example, in </w:t>
      </w:r>
      <w:r w:rsidR="00E852D0">
        <w:t>the landscape with Amoxicillin plus Clavulanic Acid</w:t>
      </w:r>
      <w:r w:rsidR="00D108CC">
        <w:t xml:space="preserve">, we can see the </w:t>
      </w:r>
      <w:r w:rsidR="00EC766D">
        <w:t>genotype 1000</w:t>
      </w:r>
      <w:r w:rsidR="00D108CC">
        <w:t xml:space="preserve"> bei</w:t>
      </w:r>
      <w:r w:rsidR="00E852D0">
        <w:t>ng beneficial when treated at</w:t>
      </w:r>
      <w:r w:rsidR="00D108CC">
        <w:t xml:space="preserve"> 1024 </w:t>
      </w:r>
      <w:r w:rsidR="00D108CC">
        <w:rPr>
          <w:rFonts w:ascii="Cambria" w:hAnsi="Cambria"/>
        </w:rPr>
        <w:t>μ</w:t>
      </w:r>
      <w:r w:rsidR="00D108CC">
        <w:t xml:space="preserve">g/mL, but detrimental when Amoxicillin is lowered to 512 </w:t>
      </w:r>
      <w:r w:rsidR="00D108CC">
        <w:rPr>
          <w:rFonts w:ascii="Cambria" w:hAnsi="Cambria"/>
        </w:rPr>
        <w:t>μ</w:t>
      </w:r>
      <w:r w:rsidR="00D108CC">
        <w:t xml:space="preserve">g/mL. This is also evident for </w:t>
      </w:r>
      <w:r w:rsidR="00F652D3">
        <w:t xml:space="preserve">genotype </w:t>
      </w:r>
      <w:proofErr w:type="gramStart"/>
      <w:r w:rsidR="00D108CC">
        <w:t>1001</w:t>
      </w:r>
      <w:r w:rsidR="00F652D3">
        <w:t xml:space="preserve"> which</w:t>
      </w:r>
      <w:proofErr w:type="gramEnd"/>
      <w:r w:rsidR="00F652D3">
        <w:t xml:space="preserve"> exclusively contains inhibitor resistance substitutions</w:t>
      </w:r>
      <w:r w:rsidR="00D108CC">
        <w:t xml:space="preserve">. In Amoxicillin 1024 </w:t>
      </w:r>
      <w:r w:rsidR="00D108CC">
        <w:rPr>
          <w:rFonts w:ascii="Cambria" w:hAnsi="Cambria"/>
        </w:rPr>
        <w:t>μ</w:t>
      </w:r>
      <w:r w:rsidR="00D108CC">
        <w:t xml:space="preserve">g/mL this </w:t>
      </w:r>
      <w:r w:rsidR="00F652D3">
        <w:t>genotype</w:t>
      </w:r>
      <w:r w:rsidR="00481348">
        <w:t xml:space="preserve"> </w:t>
      </w:r>
      <w:r w:rsidR="00D108CC">
        <w:t xml:space="preserve">shows to be the global optimum, however, when Amoxicillin is lowered to 512 </w:t>
      </w:r>
      <w:r w:rsidR="00D108CC">
        <w:rPr>
          <w:rFonts w:ascii="Cambria" w:hAnsi="Cambria"/>
        </w:rPr>
        <w:t>μ</w:t>
      </w:r>
      <w:r w:rsidR="00D108CC">
        <w:t>g/mL it shows to not be beneficial at all when compared to the more wild type st</w:t>
      </w:r>
      <w:r w:rsidR="00E852D0">
        <w:t>rains, also demonstrated in AMC treatment</w:t>
      </w:r>
      <w:r w:rsidR="00D108CC">
        <w:t xml:space="preserve">. </w:t>
      </w:r>
    </w:p>
    <w:p w14:paraId="3AE5624C" w14:textId="77777777" w:rsidR="00AC1EA1" w:rsidRDefault="00614F0F" w:rsidP="00533646">
      <w:pPr>
        <w:jc w:val="both"/>
      </w:pPr>
      <w:r>
        <w:tab/>
      </w:r>
    </w:p>
    <w:p w14:paraId="3367CCD3" w14:textId="15FF0058" w:rsidR="00D108CC" w:rsidRDefault="007862D0" w:rsidP="00533646">
      <w:pPr>
        <w:jc w:val="both"/>
      </w:pPr>
      <w:r>
        <w:t xml:space="preserve">We </w:t>
      </w:r>
      <w:r w:rsidR="00481348">
        <w:t>also show</w:t>
      </w:r>
      <w:r>
        <w:t xml:space="preserve"> how genotype-by-environment interactions appear in this TEM-50 gene. As each of the treatments change, whether </w:t>
      </w:r>
      <w:r w:rsidR="00044F8D">
        <w:t>by</w:t>
      </w:r>
      <w:r>
        <w:t xml:space="preserve"> antibiotic </w:t>
      </w:r>
      <w:r w:rsidR="00044F8D">
        <w:t>type or</w:t>
      </w:r>
      <w:r>
        <w:t xml:space="preserve"> concentration, the </w:t>
      </w:r>
      <w:r w:rsidR="00044F8D">
        <w:t xml:space="preserve">most successful </w:t>
      </w:r>
      <w:r>
        <w:t>genotypes change in each case. For example, w</w:t>
      </w:r>
      <w:r w:rsidR="00AD682A">
        <w:t>e noticed that depending on the types of antibiotics used, selection for new mutations versus reversions var</w:t>
      </w:r>
      <w:r w:rsidR="00546EA9">
        <w:t>y:</w:t>
      </w:r>
      <w:r w:rsidR="00AD682A">
        <w:t xml:space="preserve"> </w:t>
      </w:r>
      <w:r w:rsidR="00481348">
        <w:t>c</w:t>
      </w:r>
      <w:r w:rsidR="00AD682A">
        <w:t xml:space="preserve">ephalosporins tend to select for new </w:t>
      </w:r>
      <w:r w:rsidR="00546EA9">
        <w:t xml:space="preserve">substitutions </w:t>
      </w:r>
      <w:r w:rsidR="00AD682A">
        <w:t>over reversions</w:t>
      </w:r>
      <w:r w:rsidR="00546EA9">
        <w:t xml:space="preserve"> whereas</w:t>
      </w:r>
      <w:r w:rsidR="00AD682A">
        <w:t xml:space="preserve"> </w:t>
      </w:r>
      <w:r w:rsidR="00481348">
        <w:t>p</w:t>
      </w:r>
      <w:r w:rsidR="00AD682A">
        <w:t xml:space="preserve">enicillins and penicillins plus inhibitors do not (Table </w:t>
      </w:r>
      <w:r w:rsidR="00333595">
        <w:t>1</w:t>
      </w:r>
      <w:r w:rsidR="00AD682A">
        <w:t>).</w:t>
      </w:r>
      <w:r w:rsidR="00614F0F">
        <w:t xml:space="preserve"> </w:t>
      </w:r>
      <w:r w:rsidR="00546EA9">
        <w:t>Across all landscapes</w:t>
      </w:r>
      <w:r w:rsidR="00D108CC">
        <w:t xml:space="preserve">, </w:t>
      </w:r>
      <w:r w:rsidR="00546EA9">
        <w:t xml:space="preserve">some substitutions are selected </w:t>
      </w:r>
      <w:r w:rsidR="00D108CC">
        <w:t xml:space="preserve">in </w:t>
      </w:r>
      <w:r w:rsidR="00546EA9">
        <w:t xml:space="preserve">many environments and others are not indicating that sign epistasis effects may be stronger for some substitutions than others.  </w:t>
      </w:r>
    </w:p>
    <w:p w14:paraId="43135B66" w14:textId="77777777" w:rsidR="00D108CC" w:rsidRDefault="00D108CC" w:rsidP="00533646">
      <w:pPr>
        <w:jc w:val="both"/>
        <w:rPr>
          <w:sz w:val="20"/>
        </w:rPr>
      </w:pPr>
    </w:p>
    <w:p w14:paraId="7A18A376" w14:textId="37AC9BF5" w:rsidR="00481348" w:rsidRDefault="00E852D0" w:rsidP="00533646">
      <w:pPr>
        <w:jc w:val="both"/>
      </w:pPr>
      <w:r>
        <w:t>T</w:t>
      </w:r>
      <w:r w:rsidR="00D108CC">
        <w:t>he presented data suggest</w:t>
      </w:r>
      <w:r w:rsidR="00481348">
        <w:t xml:space="preserve"> that</w:t>
      </w:r>
      <w:r w:rsidR="00D108CC">
        <w:t xml:space="preserve"> different antibiotic concentrations select for different </w:t>
      </w:r>
      <w:r w:rsidR="00481348">
        <w:t>genotypes</w:t>
      </w:r>
      <w:r w:rsidR="00D108CC">
        <w:t xml:space="preserve">. </w:t>
      </w:r>
      <w:r w:rsidR="00481348">
        <w:t>However</w:t>
      </w:r>
      <w:r w:rsidR="00D108CC">
        <w:t xml:space="preserve"> there is </w:t>
      </w:r>
      <w:r w:rsidR="001C7132">
        <w:t xml:space="preserve">not </w:t>
      </w:r>
      <w:r w:rsidR="00D108CC">
        <w:t xml:space="preserve">a </w:t>
      </w:r>
      <w:r w:rsidR="00481348">
        <w:t xml:space="preserve">predictable </w:t>
      </w:r>
      <w:r w:rsidR="00D108CC">
        <w:t>pattern among the change</w:t>
      </w:r>
      <w:r w:rsidR="00481348">
        <w:t>s</w:t>
      </w:r>
      <w:r w:rsidR="00D108CC">
        <w:t xml:space="preserve"> in concentration and change</w:t>
      </w:r>
      <w:r w:rsidR="00481348">
        <w:t>s</w:t>
      </w:r>
      <w:r w:rsidR="00D108CC">
        <w:t xml:space="preserve"> in adaptive landscapes. The global </w:t>
      </w:r>
      <w:r w:rsidR="00481348">
        <w:t xml:space="preserve">optima </w:t>
      </w:r>
      <w:r w:rsidR="00D108CC">
        <w:t xml:space="preserve">consistently </w:t>
      </w:r>
      <w:r w:rsidR="00481348">
        <w:t xml:space="preserve">carry </w:t>
      </w:r>
      <w:r w:rsidR="00D108CC">
        <w:t xml:space="preserve">at least one of the two inhibitor resistant </w:t>
      </w:r>
      <w:r w:rsidR="00481348">
        <w:t>substit</w:t>
      </w:r>
      <w:r w:rsidR="00D108CC">
        <w:t>u</w:t>
      </w:r>
      <w:r w:rsidR="00481348">
        <w:t>t</w:t>
      </w:r>
      <w:r w:rsidR="00D108CC">
        <w:t xml:space="preserve">ions </w:t>
      </w:r>
      <w:r w:rsidR="00481348">
        <w:t xml:space="preserve">in </w:t>
      </w:r>
      <w:r w:rsidR="00D108CC">
        <w:t xml:space="preserve">treatments with </w:t>
      </w:r>
      <w:r w:rsidR="00481348">
        <w:t xml:space="preserve">β –lactamase </w:t>
      </w:r>
      <w:r w:rsidR="00D108CC">
        <w:t>inhibitors</w:t>
      </w:r>
      <w:r w:rsidR="00481348">
        <w:t>;</w:t>
      </w:r>
      <w:r w:rsidR="00D108CC">
        <w:t xml:space="preserve"> </w:t>
      </w:r>
      <w:r w:rsidR="00991863">
        <w:t xml:space="preserve">in treatments </w:t>
      </w:r>
      <w:r w:rsidR="00481348">
        <w:t xml:space="preserve">where </w:t>
      </w:r>
      <w:r w:rsidR="00991863">
        <w:t xml:space="preserve">penicillins </w:t>
      </w:r>
      <w:r w:rsidR="00481348">
        <w:t xml:space="preserve">were </w:t>
      </w:r>
      <w:r w:rsidR="00991863">
        <w:t xml:space="preserve">used </w:t>
      </w:r>
      <w:r w:rsidR="00481348">
        <w:t xml:space="preserve">alone </w:t>
      </w:r>
      <w:r w:rsidR="00991863">
        <w:t xml:space="preserve">(Amoxicillin and Ampicillin) single </w:t>
      </w:r>
      <w:r w:rsidR="00EC766D">
        <w:t>substitution</w:t>
      </w:r>
      <w:r w:rsidR="00991863">
        <w:t>s were selected as global optima.</w:t>
      </w:r>
      <w:r w:rsidR="00210BD3">
        <w:t xml:space="preserve"> </w:t>
      </w:r>
    </w:p>
    <w:p w14:paraId="2A96B80D" w14:textId="77777777" w:rsidR="00481348" w:rsidRDefault="00481348" w:rsidP="00533646">
      <w:pPr>
        <w:jc w:val="both"/>
      </w:pPr>
    </w:p>
    <w:p w14:paraId="3A484C46" w14:textId="61625656" w:rsidR="00E852D0" w:rsidRDefault="00481348" w:rsidP="00533646">
      <w:pPr>
        <w:jc w:val="both"/>
      </w:pPr>
      <w:r>
        <w:t>An abundance of readily available evolutionary trajectories across concentrations of antibiotics show that varied, residual</w:t>
      </w:r>
      <w:r w:rsidR="00E852D0">
        <w:t xml:space="preserve"> concentrations </w:t>
      </w:r>
      <w:r>
        <w:t xml:space="preserve">of antibiotics can, and likely do </w:t>
      </w:r>
      <w:r w:rsidR="00D32BDE">
        <w:t>accelerate the evolution</w:t>
      </w:r>
      <w:r>
        <w:t xml:space="preserve"> of the TEM β-lactamase</w:t>
      </w:r>
      <w:r w:rsidR="00D32BDE">
        <w:t>.</w:t>
      </w:r>
      <w:r>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4A229EC0" w:rsidR="003B18D1" w:rsidRDefault="003B18D1" w:rsidP="003B18D1">
      <w:pPr>
        <w:jc w:val="both"/>
        <w:rPr>
          <w:rFonts w:ascii="Cambria" w:hAnsi="Cambria"/>
        </w:rPr>
      </w:pPr>
      <w:r>
        <w:t>The E. coli strain DH5-</w:t>
      </w:r>
      <w:r>
        <w:rPr>
          <w:rFonts w:ascii="Cambria" w:hAnsi="Cambria"/>
        </w:rPr>
        <w:t>αE in which the alleles expressed were mutant constructs from the bla</w:t>
      </w:r>
      <w:r>
        <w:rPr>
          <w:rFonts w:ascii="Cambria" w:hAnsi="Cambria"/>
          <w:vertAlign w:val="subscript"/>
        </w:rPr>
        <w:t>TEM-1</w:t>
      </w:r>
      <w:r>
        <w:rPr>
          <w:rFonts w:ascii="Cambria" w:hAnsi="Cambria"/>
        </w:rPr>
        <w:t xml:space="preserve"> gene in the pBR322 plasmid </w:t>
      </w:r>
      <w:r w:rsidR="00AE6FBC">
        <w:fldChar w:fldCharType="begin"/>
      </w:r>
      <w:r w:rsidR="00AE6FBC">
        <w:instrText xml:space="preserve"> ADDIN EN.CITE &lt;EndNote&gt;&lt;Cite&gt;&lt;Author&gt;Goulart&lt;/Author&gt;&lt;Year&gt;2013&lt;/Year&gt;&lt;RecNum&gt;36&lt;/RecNum&gt;&lt;DisplayText&gt;[11]&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AE6FBC">
        <w:rPr>
          <w:noProof/>
        </w:rPr>
        <w:t>[</w:t>
      </w:r>
      <w:hyperlink w:anchor="_ENREF_11" w:tooltip="Goulart, 2013 #36" w:history="1">
        <w:r w:rsidR="00AE6FBC">
          <w:rPr>
            <w:noProof/>
          </w:rPr>
          <w:t>11</w:t>
        </w:r>
      </w:hyperlink>
      <w:r w:rsidR="00AE6FBC">
        <w:rPr>
          <w:noProof/>
        </w:rPr>
        <w:t>]</w:t>
      </w:r>
      <w:r w:rsidR="00AE6FBC">
        <w:fldChar w:fldCharType="end"/>
      </w:r>
      <w:r w:rsidR="00157F5E">
        <w:t xml:space="preserve">. </w:t>
      </w:r>
      <w:r>
        <w:rPr>
          <w:rFonts w:ascii="Cambria" w:hAnsi="Cambria"/>
        </w:rPr>
        <w:t>We obtained cultures from phosphate-buffer stocks and incubated in 5 mL of Luria Broth with Tetracycline (5mL tetracycline/ 1 Liter of LB).  In order to get the optimum number of bacterial cells in a culture (1.9 X 10</w:t>
      </w:r>
      <w:r>
        <w:rPr>
          <w:rFonts w:ascii="Cambria" w:hAnsi="Cambria"/>
          <w:vertAlign w:val="superscript"/>
        </w:rPr>
        <w:t xml:space="preserve">5 </w:t>
      </w:r>
      <w:r>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77777777" w:rsidR="003B18D1" w:rsidRPr="00E82AAF" w:rsidRDefault="003B18D1" w:rsidP="003B18D1">
      <w:pPr>
        <w:jc w:val="both"/>
        <w:rPr>
          <w:sz w:val="28"/>
          <w:szCs w:val="28"/>
          <w:vertAlign w:val="subscript"/>
        </w:rPr>
      </w:pPr>
      <w:r>
        <w:t>V</w:t>
      </w:r>
      <w:r>
        <w:rPr>
          <w:vertAlign w:val="subscript"/>
        </w:rPr>
        <w:t>1</w:t>
      </w:r>
      <w:r>
        <w:t xml:space="preserve"> = </w:t>
      </w:r>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V</m:t>
            </m:r>
            <m:r>
              <m:rPr>
                <m:sty m:val="p"/>
              </m:rPr>
              <w:rPr>
                <w:rFonts w:ascii="Cambria Math" w:hAnsi="Cambria Math"/>
                <w:sz w:val="28"/>
                <w:szCs w:val="28"/>
                <w:vertAlign w:val="subscript"/>
              </w:rPr>
              <m:t>2</m:t>
            </m:r>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                                              </w:t>
      </w:r>
      <w:r w:rsidRPr="00E82AAF">
        <w:t>(1)</w:t>
      </w:r>
    </w:p>
    <w:p w14:paraId="3D09682D" w14:textId="77777777" w:rsidR="003B18D1" w:rsidRDefault="003B18D1" w:rsidP="003B18D1">
      <w:pPr>
        <w:jc w:val="both"/>
        <w:rPr>
          <w:vertAlign w:val="subscript"/>
        </w:rPr>
      </w:pPr>
    </w:p>
    <w:p w14:paraId="2CEE637C" w14:textId="77777777" w:rsidR="003B18D1" w:rsidRDefault="003B18D1" w:rsidP="003B18D1">
      <w:pPr>
        <w:jc w:val="both"/>
      </w:pPr>
      <w:proofErr w:type="gramStart"/>
      <w:r>
        <w:t>where</w:t>
      </w:r>
      <w:proofErr w:type="gramEnd"/>
    </w:p>
    <w:p w14:paraId="506B5D6B" w14:textId="77777777" w:rsidR="003B18D1" w:rsidRDefault="003B18D1" w:rsidP="003B18D1">
      <w:pPr>
        <w:jc w:val="both"/>
      </w:pPr>
      <w:r>
        <w:t>1.9</w:t>
      </w:r>
      <w:r>
        <w:rPr>
          <w:rFonts w:ascii="Cambria" w:hAnsi="Cambria"/>
        </w:rPr>
        <w:t>×</w:t>
      </w:r>
      <w:r>
        <w:t>10</w:t>
      </w:r>
      <w:r>
        <w:rPr>
          <w:vertAlign w:val="superscript"/>
        </w:rPr>
        <w:t>8</w:t>
      </w:r>
      <w:r>
        <w:t xml:space="preserve"> is the expected number of cells per mL, V</w:t>
      </w:r>
      <w:r>
        <w:rPr>
          <w:vertAlign w:val="subscript"/>
        </w:rPr>
        <w:t xml:space="preserve">1 </w:t>
      </w:r>
      <w:r>
        <w:t>is the volume of culture we are solving for in milliliters, V</w:t>
      </w:r>
      <w:r>
        <w:rPr>
          <w:vertAlign w:val="subscript"/>
        </w:rPr>
        <w:t>2</w:t>
      </w:r>
      <w:r>
        <w:t xml:space="preserve"> is the volume of broth we are using for the experiment in milliliters, we will use 5 mL here, and O.D.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77777777" w:rsidR="003B18D1" w:rsidRDefault="003B18D1" w:rsidP="003B18D1">
      <w:pPr>
        <w:jc w:val="both"/>
      </w:pPr>
      <w:r>
        <w:t>The O.D of 200</w:t>
      </w:r>
      <w:r>
        <w:rPr>
          <w:rFonts w:ascii="Cambria" w:hAnsi="Cambria"/>
        </w:rPr>
        <w:t>μ</w:t>
      </w:r>
      <w:r>
        <w:t xml:space="preserve">L samples of each strain was taken in the Eon Microplate Spectrophotometer, 96 well plates. With thes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77777777" w:rsidR="003B18D1" w:rsidRPr="00992323" w:rsidRDefault="003B18D1" w:rsidP="003B18D1">
      <w:pPr>
        <w:jc w:val="both"/>
      </w:pPr>
      <w:r>
        <w:t>For example, O.D. for a TEM-1 strain was 0.218. Substituting this into equation (1) and solving for V</w:t>
      </w:r>
      <w:r>
        <w:rPr>
          <w:vertAlign w:val="subscript"/>
        </w:rPr>
        <w:t>1</w:t>
      </w:r>
      <w:r>
        <w:t xml:space="preserve"> yields:</w:t>
      </w:r>
    </w:p>
    <w:p w14:paraId="47E459B3" w14:textId="77777777" w:rsidR="003B18D1" w:rsidRDefault="003B18D1" w:rsidP="003B18D1">
      <w:pPr>
        <w:jc w:val="both"/>
      </w:pPr>
      <w:r>
        <w:t>V</w:t>
      </w:r>
      <w:r>
        <w:rPr>
          <w:vertAlign w:val="subscript"/>
        </w:rPr>
        <w:t>1</w:t>
      </w:r>
      <w:r>
        <w:t>=0.012 mL or V</w:t>
      </w:r>
      <w:r>
        <w:rPr>
          <w:vertAlign w:val="subscript"/>
        </w:rPr>
        <w:t>1</w:t>
      </w:r>
      <w:r>
        <w:t xml:space="preserve"> = 12</w:t>
      </w:r>
      <w:r>
        <w:rPr>
          <w:rFonts w:ascii="Cambria" w:hAnsi="Cambria"/>
        </w:rPr>
        <w:t>μ</w:t>
      </w:r>
      <w:r>
        <w:t>L.</w:t>
      </w:r>
    </w:p>
    <w:p w14:paraId="1E521580" w14:textId="77777777" w:rsidR="003B18D1" w:rsidRDefault="003B18D1" w:rsidP="003B18D1">
      <w:pPr>
        <w:jc w:val="both"/>
      </w:pPr>
    </w:p>
    <w:p w14:paraId="4E0F9170" w14:textId="77777777" w:rsidR="003B18D1" w:rsidRDefault="003B18D1" w:rsidP="003B18D1">
      <w:pPr>
        <w:jc w:val="both"/>
      </w:pPr>
      <w:r>
        <w:t>So, 12</w:t>
      </w:r>
      <w:r>
        <w:rPr>
          <w:rFonts w:ascii="Cambria" w:hAnsi="Cambria"/>
        </w:rPr>
        <w:t>μ</w:t>
      </w:r>
      <w:r>
        <w:t xml:space="preserve">L of culture is transferred to 5mL Mueller Hinton broth to run the experiment. </w:t>
      </w:r>
    </w:p>
    <w:p w14:paraId="464B4988" w14:textId="77777777" w:rsidR="003B18D1" w:rsidRDefault="003B18D1" w:rsidP="003B18D1">
      <w:pPr>
        <w:jc w:val="both"/>
      </w:pPr>
    </w:p>
    <w:p w14:paraId="5150CA0F" w14:textId="77777777" w:rsidR="003B18D1" w:rsidRDefault="003B18D1" w:rsidP="003B18D1">
      <w:pPr>
        <w:jc w:val="both"/>
      </w:pPr>
    </w:p>
    <w:p w14:paraId="2364919E" w14:textId="5CC606DB" w:rsidR="003B18D1" w:rsidRDefault="003B18D1" w:rsidP="003B18D1">
      <w:pPr>
        <w:jc w:val="both"/>
      </w:pPr>
      <w:r>
        <w:t>Once the optimal volumes of each culture are obtained, they are then transferred into the new tubes with Mueller Hinton broth (5mL). On a 384-well plate, each well holding a maximum of 100</w:t>
      </w:r>
      <w:r w:rsidRPr="00881E1B">
        <w:rPr>
          <w:rFonts w:ascii="Cambria" w:hAnsi="Cambria"/>
        </w:rPr>
        <w:t xml:space="preserve"> </w:t>
      </w:r>
      <w:proofErr w:type="spellStart"/>
      <w:r>
        <w:rPr>
          <w:rFonts w:ascii="Cambria" w:hAnsi="Cambria"/>
        </w:rPr>
        <w:t>μ</w:t>
      </w:r>
      <w:r>
        <w:t>L</w:t>
      </w:r>
      <w:proofErr w:type="spellEnd"/>
      <w:r>
        <w:t>,</w:t>
      </w:r>
      <w:r w:rsidRPr="00881E1B">
        <w:t xml:space="preserve"> </w:t>
      </w:r>
      <w:r>
        <w:t>80</w:t>
      </w:r>
      <w:r>
        <w:rPr>
          <w:rFonts w:ascii="Cambria" w:hAnsi="Cambria"/>
        </w:rPr>
        <w:t>μ</w:t>
      </w:r>
      <w:r>
        <w:t>L of each culture is transferred into the first 12 wells, as the controls, and the last 12 wells as the experiment containing the antibiotic. The antibiotic solution is made by dissolving 10.24 mg of antibiotic per 1 mL of solvent (either pH 6 or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5B168219" w:rsidR="003B18D1" w:rsidRDefault="003B18D1" w:rsidP="003B18D1">
      <w:pPr>
        <w:jc w:val="both"/>
      </w:pPr>
      <w:r>
        <w:t>Once the samples have all been plated, a membrane is placed over the plate and is placed in the Eon Microplate Spectrophotometer. The temperature was set at 25.1</w:t>
      </w:r>
      <w:r>
        <w:rPr>
          <w:rFonts w:ascii="Cambria" w:hAnsi="Cambria"/>
        </w:rPr>
        <w:t>°</w:t>
      </w:r>
      <w:r>
        <w:t xml:space="preserve">C for 22 hours. This microplate reader takes O.D. measurements at 600 nanometers every 20 minutes for the entire 22 hours. The O.D. is the measurement of the fraction of light that is absorbed by the solution and depends on the wavelength used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t>.</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5389BDC7" w:rsidR="003B18D1" w:rsidRDefault="003B18D1" w:rsidP="003B18D1">
      <w:pPr>
        <w:jc w:val="both"/>
      </w:pPr>
      <w:r>
        <w:t>The data obtained from the plate reader is exported and run through the ‘</w:t>
      </w:r>
      <w:proofErr w:type="spellStart"/>
      <w:r>
        <w:t>GrowthRates</w:t>
      </w:r>
      <w:proofErr w:type="spellEnd"/>
      <w:r>
        <w:t xml:space="preserve">’ program. This program calculates the growth rate based on the growth curve of each sample. This is calculated as the slope of the line at the exponential phase of the growth curve, because bacterial cultures grow exponentially, and the O.D increases as a function of the natural log of the O.D.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t xml:space="preserve">. This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E6204C"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77777777" w:rsidR="003B18D1" w:rsidRDefault="003B18D1" w:rsidP="003B18D1">
      <w:pPr>
        <w:jc w:val="both"/>
      </w:pPr>
      <w:proofErr w:type="gramStart"/>
      <w:r>
        <w:t>where</w:t>
      </w:r>
      <w:proofErr w:type="gramEnd"/>
      <w:r>
        <w:t xml:space="preserve"> N is the number of cells at time (t), </w:t>
      </w:r>
      <w:r>
        <w:rPr>
          <w:rFonts w:ascii="Cambria" w:hAnsi="Cambria"/>
        </w:rPr>
        <w:t>α</w:t>
      </w:r>
      <w:r>
        <w:t xml:space="preserve"> is the first order growth rate constant in reciprocal time units (2). (2) </w:t>
      </w:r>
      <w:proofErr w:type="gramStart"/>
      <w:r>
        <w:t>can</w:t>
      </w:r>
      <w:proofErr w:type="gramEnd"/>
      <w:r>
        <w:t xml:space="preserve"> also be written as</w:t>
      </w:r>
    </w:p>
    <w:p w14:paraId="7C81152E" w14:textId="77777777" w:rsidR="003B18D1" w:rsidRPr="00CB7EF7" w:rsidRDefault="00E6204C"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77777777" w:rsidR="003B18D1" w:rsidRDefault="003B18D1" w:rsidP="003B18D1">
      <w:pPr>
        <w:jc w:val="both"/>
      </w:pPr>
      <w:r>
        <w:t>Integrating from t=0 to t=</w:t>
      </w:r>
      <w:proofErr w:type="spellStart"/>
      <w:proofErr w:type="gramStart"/>
      <w:r>
        <w:t>t</w:t>
      </w:r>
      <w:r>
        <w:rPr>
          <w:rFonts w:ascii="Cambria" w:hAnsi="Cambria"/>
          <w:vertAlign w:val="subscript"/>
        </w:rPr>
        <w:t>max</w:t>
      </w:r>
      <w:proofErr w:type="spellEnd"/>
      <w:r>
        <w:t xml:space="preserve">  yields</w:t>
      </w:r>
      <w:proofErr w:type="gramEnd"/>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proofErr w:type="gramStart"/>
      <w:r>
        <w:t>where</w:t>
      </w:r>
      <w:proofErr w:type="gramEnd"/>
      <w:r>
        <w:t xml:space="preserve"> N</w:t>
      </w:r>
      <w:r>
        <w:rPr>
          <w:vertAlign w:val="subscript"/>
        </w:rPr>
        <w:t>O</w:t>
      </w:r>
      <w:r>
        <w:t xml:space="preserve"> equals the initial number of cells present at </w:t>
      </w:r>
      <w:proofErr w:type="spellStart"/>
      <w:r>
        <w:t>t</w:t>
      </w:r>
      <w:r>
        <w:rPr>
          <w:vertAlign w:val="subscript"/>
        </w:rPr>
        <w:t>O</w:t>
      </w:r>
      <w:proofErr w:type="spellEnd"/>
      <w:r>
        <w:t>.</w:t>
      </w:r>
      <w:r>
        <w:tab/>
      </w:r>
    </w:p>
    <w:p w14:paraId="28DFAC10" w14:textId="77777777" w:rsidR="003B18D1" w:rsidRDefault="003B18D1" w:rsidP="003B18D1">
      <w:pPr>
        <w:jc w:val="both"/>
      </w:pPr>
    </w:p>
    <w:p w14:paraId="27D8A194" w14:textId="1D8D89E8"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36038A44" w:rsidR="00210BD3" w:rsidRDefault="003B18D1" w:rsidP="003B18D1">
      <w:pPr>
        <w:jc w:val="both"/>
      </w:pPr>
      <w:r>
        <w:t xml:space="preserve">One-Way Analysis of Variance (ANOVA) was used to compare the means of the growth rates we obtained, and to determine if there were significant differences between the </w:t>
      </w:r>
      <w:r w:rsidR="00EC766D">
        <w:t>genotype</w:t>
      </w:r>
      <w:r>
        <w:t xml:space="preserve">s. We compared each of the </w:t>
      </w:r>
      <w:proofErr w:type="spellStart"/>
      <w:r w:rsidR="00EC766D">
        <w:t>genotypes</w:t>
      </w:r>
      <w:r>
        <w:t>s</w:t>
      </w:r>
      <w:proofErr w:type="spellEnd"/>
      <w:r>
        <w:t xml:space="preserve"> with those that had just one </w:t>
      </w:r>
      <w:r w:rsidR="00EC766D">
        <w:t>substitu</w:t>
      </w:r>
      <w:r>
        <w:t xml:space="preserve">tion different from each other, going from the wild type, TEM-1, to TEM-50 (Table </w:t>
      </w:r>
      <w:r w:rsidR="00333595">
        <w:t>3</w:t>
      </w:r>
      <w:r>
        <w:t>). We were working with a 95% confidence interval so a p-value of less than or equal to 0.05 probability.  Not only did we compare the experimental data, we also compared the controls with the experimental data to confirm that the treatments were in fact different than the non-treated samples.</w:t>
      </w:r>
    </w:p>
    <w:tbl>
      <w:tblPr>
        <w:tblW w:w="6200" w:type="dxa"/>
        <w:tblInd w:w="93" w:type="dxa"/>
        <w:tblLook w:val="04A0" w:firstRow="1" w:lastRow="0" w:firstColumn="1" w:lastColumn="0" w:noHBand="0" w:noVBand="1"/>
      </w:tblPr>
      <w:tblGrid>
        <w:gridCol w:w="1751"/>
        <w:gridCol w:w="2740"/>
        <w:gridCol w:w="1760"/>
      </w:tblGrid>
      <w:tr w:rsidR="00F77280" w:rsidRPr="00B63C92" w14:paraId="38A11374" w14:textId="77777777" w:rsidTr="00936FB0">
        <w:trPr>
          <w:trHeight w:val="300"/>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EE16A40"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936FB0">
        <w:trPr>
          <w:trHeight w:val="300"/>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936FB0">
        <w:trPr>
          <w:trHeight w:val="300"/>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936FB0">
        <w:trPr>
          <w:trHeight w:val="300"/>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142653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Piperacillin + Tazobactam</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936FB0">
        <w:trPr>
          <w:trHeight w:val="300"/>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 + Clavulanic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936FB0">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 + Sulbactam</w:t>
            </w:r>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936FB0">
        <w:trPr>
          <w:trHeight w:val="300"/>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936FB0">
        <w:trPr>
          <w:trHeight w:val="300"/>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ephalosporins</w:t>
            </w:r>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F37417E"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prozil</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936FB0">
        <w:trPr>
          <w:trHeight w:val="300"/>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936FB0">
        <w:trPr>
          <w:trHeight w:val="300"/>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otax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936FB0">
        <w:trPr>
          <w:trHeight w:val="300"/>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tazid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936FB0">
        <w:trPr>
          <w:trHeight w:val="300"/>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ep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A6BF93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 xml:space="preserve">s: reversion, for each antibiotic treatment and concentration used. </w:t>
      </w:r>
      <w:proofErr w:type="gramStart"/>
      <w:r w:rsidRPr="00B36EE0">
        <w:rPr>
          <w:sz w:val="20"/>
        </w:rPr>
        <w:t xml:space="preserve">Antibiotics in first column, concentration in </w:t>
      </w:r>
      <w:r w:rsidRPr="00B36EE0">
        <w:rPr>
          <w:rFonts w:ascii="Cambria" w:hAnsi="Cambria"/>
          <w:sz w:val="20"/>
        </w:rPr>
        <w:t>μ</w:t>
      </w:r>
      <w:r w:rsidRPr="00B36EE0">
        <w:rPr>
          <w:sz w:val="20"/>
        </w:rPr>
        <w:t>g/mL in the second column, and ratio in third column.</w:t>
      </w:r>
      <w:proofErr w:type="gramEnd"/>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781773E7" w14:textId="7041D22F" w:rsidR="003B18D1" w:rsidRDefault="00AB627A" w:rsidP="003B18D1">
      <w:pPr>
        <w:jc w:val="both"/>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w:t>
      </w:r>
      <w:proofErr w:type="gramStart"/>
      <w:r w:rsidRPr="000278B3" w:rsidDel="00333595">
        <w:rPr>
          <w:sz w:val="20"/>
        </w:rPr>
        <w:t>A) Amoxicillin + Sulbactam B) Piperacillin + Tazobactam.</w:t>
      </w:r>
      <w:proofErr w:type="gramEnd"/>
      <w:r w:rsidRPr="000278B3" w:rsidDel="00333595">
        <w:rPr>
          <w:sz w:val="20"/>
        </w:rPr>
        <w:t xml:space="preserve"> The concentration for the inhibitors stays constant throughout at 8 </w:t>
      </w:r>
      <w:r w:rsidRPr="000278B3" w:rsidDel="00333595">
        <w:rPr>
          <w:rFonts w:ascii="Cambria" w:hAnsi="Cambria"/>
          <w:sz w:val="20"/>
        </w:rPr>
        <w:t>μ</w:t>
      </w:r>
      <w:r w:rsidDel="00333595">
        <w:rPr>
          <w:sz w:val="20"/>
        </w:rPr>
        <w:t>g/mL. C) Cefprozil D) Cefotetan and E) Ceftazidime.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 xml:space="preserve">g/mL.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r>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042B7468" w14:textId="6715D742" w:rsidR="009E0344" w:rsidRDefault="006D1278" w:rsidP="00533646">
      <w:pPr>
        <w:jc w:val="both"/>
      </w:pPr>
      <w:r>
        <w:rPr>
          <w:b/>
          <w:sz w:val="20"/>
        </w:rPr>
        <w:br w:type="textWrapping" w:clear="all"/>
      </w:r>
      <w:r w:rsidR="003B18D1" w:rsidRPr="000278B3">
        <w:rPr>
          <w:b/>
          <w:sz w:val="20"/>
        </w:rPr>
        <w:t xml:space="preserve">Table </w:t>
      </w:r>
      <w:r w:rsidR="00333595">
        <w:rPr>
          <w:b/>
          <w:sz w:val="20"/>
        </w:rPr>
        <w:t>3</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Leucin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r w:rsidR="009E0344">
        <w:br w:type="page"/>
      </w: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3F9ECA9" w14:textId="4B041D1F" w:rsidR="00435857" w:rsidRPr="00695912" w:rsidRDefault="006D1278" w:rsidP="00533646">
      <w:pPr>
        <w:jc w:val="both"/>
        <w:rPr>
          <w:b/>
          <w:sz w:val="20"/>
        </w:rPr>
      </w:pPr>
      <w:r>
        <w:rPr>
          <w:b/>
          <w:sz w:val="20"/>
        </w:rPr>
        <w:t xml:space="preserve">Figure 1: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01974115" w14:textId="431865E4" w:rsidR="00AE6FBC" w:rsidRDefault="00412BB4" w:rsidP="00EC766D">
      <w:pPr>
        <w:jc w:val="both"/>
      </w:pPr>
      <w:r>
        <w:br w:type="page"/>
      </w:r>
      <w:r w:rsidR="00AE6FBC" w:rsidDel="00AE6FBC">
        <w:rPr>
          <w:b/>
        </w:rPr>
        <w:t xml:space="preserve"> </w:t>
      </w:r>
    </w:p>
    <w:p w14:paraId="365D192A" w14:textId="77777777" w:rsidR="00AE6FBC" w:rsidRPr="00AE6FBC" w:rsidRDefault="00AE6FBC" w:rsidP="00AE6FBC">
      <w:pPr>
        <w:pStyle w:val="ListParagraph"/>
        <w:jc w:val="center"/>
        <w:rPr>
          <w:rFonts w:ascii="Cambria" w:hAnsi="Cambria"/>
          <w:noProof/>
        </w:rPr>
      </w:pPr>
      <w:r>
        <w:fldChar w:fldCharType="begin"/>
      </w:r>
      <w:r>
        <w:instrText xml:space="preserve"> ADDIN EN.REFLIST </w:instrText>
      </w:r>
      <w:r>
        <w:fldChar w:fldCharType="separate"/>
      </w:r>
      <w:r w:rsidRPr="00AE6FBC">
        <w:rPr>
          <w:rFonts w:ascii="Cambria" w:hAnsi="Cambria"/>
          <w:noProof/>
        </w:rPr>
        <w:t>References</w:t>
      </w:r>
    </w:p>
    <w:p w14:paraId="57112548" w14:textId="77777777" w:rsidR="00AE6FBC" w:rsidRPr="00AE6FBC" w:rsidRDefault="00AE6FBC" w:rsidP="00AE6FBC">
      <w:pPr>
        <w:pStyle w:val="ListParagraph"/>
        <w:jc w:val="center"/>
        <w:rPr>
          <w:rFonts w:ascii="Cambria" w:hAnsi="Cambria"/>
          <w:noProof/>
        </w:rPr>
      </w:pPr>
    </w:p>
    <w:p w14:paraId="189C3FF4" w14:textId="77777777" w:rsidR="00AE6FBC" w:rsidRPr="00AE6FBC" w:rsidRDefault="00AE6FBC" w:rsidP="00AE6FBC">
      <w:pPr>
        <w:pStyle w:val="ListParagraph"/>
        <w:ind w:hanging="720"/>
        <w:jc w:val="both"/>
        <w:rPr>
          <w:rFonts w:ascii="Cambria" w:hAnsi="Cambria"/>
          <w:noProof/>
        </w:rPr>
      </w:pPr>
      <w:bookmarkStart w:id="1" w:name="_ENREF_1"/>
      <w:r w:rsidRPr="00AE6FBC">
        <w:rPr>
          <w:rFonts w:ascii="Cambria" w:hAnsi="Cambria"/>
          <w:noProof/>
        </w:rPr>
        <w:t>1. Hughes D, Andersson DI (2012) Selection of resistance at lethal and non-lethal antibiotic concentrations. Current opinion in microbiology 15: 555-560.</w:t>
      </w:r>
      <w:bookmarkEnd w:id="1"/>
    </w:p>
    <w:p w14:paraId="62889B72" w14:textId="77777777" w:rsidR="00AE6FBC" w:rsidRPr="00AE6FBC" w:rsidRDefault="00AE6FBC" w:rsidP="00AE6FBC">
      <w:pPr>
        <w:pStyle w:val="ListParagraph"/>
        <w:ind w:hanging="720"/>
        <w:jc w:val="both"/>
        <w:rPr>
          <w:rFonts w:ascii="Cambria" w:hAnsi="Cambria"/>
          <w:noProof/>
        </w:rPr>
      </w:pPr>
      <w:bookmarkStart w:id="2" w:name="_ENREF_2"/>
      <w:r w:rsidRPr="00AE6FBC">
        <w:rPr>
          <w:rFonts w:ascii="Cambria" w:hAnsi="Cambria"/>
          <w:noProof/>
        </w:rPr>
        <w:t>2. Gullberg E, Cao S, Berg OG, Ilback C, Sandegren L, et al. (2011) Selection of resistant bacteria at very low antibiotic concentrations. PLoS pathogens 7: e1002158.</w:t>
      </w:r>
      <w:bookmarkEnd w:id="2"/>
    </w:p>
    <w:p w14:paraId="398A1BBB" w14:textId="77777777" w:rsidR="00AE6FBC" w:rsidRPr="00AE6FBC" w:rsidRDefault="00AE6FBC" w:rsidP="00AE6FBC">
      <w:pPr>
        <w:pStyle w:val="ListParagraph"/>
        <w:ind w:hanging="720"/>
        <w:jc w:val="both"/>
        <w:rPr>
          <w:rFonts w:ascii="Cambria" w:hAnsi="Cambria"/>
          <w:noProof/>
        </w:rPr>
      </w:pPr>
      <w:bookmarkStart w:id="3" w:name="_ENREF_3"/>
      <w:r w:rsidRPr="00AE6FBC">
        <w:rPr>
          <w:rFonts w:ascii="Cambria" w:hAnsi="Cambria"/>
          <w:noProof/>
        </w:rPr>
        <w:t>3. Kolpin DW, Skopec M, Meyer MT, Furlong ET, Zaugg SD (2004) Urban contribution of pharmaceuticals and other organic wastewater contaminants to streams during differing flow conditions. The Science of the total environment 328: 119-130.</w:t>
      </w:r>
      <w:bookmarkEnd w:id="3"/>
    </w:p>
    <w:p w14:paraId="5125A2FE" w14:textId="77777777" w:rsidR="00AE6FBC" w:rsidRPr="00AE6FBC" w:rsidRDefault="00AE6FBC" w:rsidP="00AE6FBC">
      <w:pPr>
        <w:pStyle w:val="ListParagraph"/>
        <w:ind w:hanging="720"/>
        <w:jc w:val="both"/>
        <w:rPr>
          <w:rFonts w:ascii="Cambria" w:hAnsi="Cambria"/>
          <w:noProof/>
        </w:rPr>
      </w:pPr>
      <w:bookmarkStart w:id="4" w:name="_ENREF_4"/>
      <w:r w:rsidRPr="00AE6FBC">
        <w:rPr>
          <w:rFonts w:ascii="Cambria" w:hAnsi="Cambria"/>
          <w:noProof/>
        </w:rPr>
        <w:t>4. Watkinson AJ, Murby EJ, Kolpin DW, Costanzo SD (2009) The occurrence of antibiotics in an urban watershed: from wastewater to drinking water. The Science of the total environment 407: 2711-2723.</w:t>
      </w:r>
      <w:bookmarkEnd w:id="4"/>
    </w:p>
    <w:p w14:paraId="23D903BC" w14:textId="77777777" w:rsidR="00AE6FBC" w:rsidRPr="00AE6FBC" w:rsidRDefault="00AE6FBC" w:rsidP="00AE6FBC">
      <w:pPr>
        <w:pStyle w:val="ListParagraph"/>
        <w:ind w:hanging="720"/>
        <w:jc w:val="both"/>
        <w:rPr>
          <w:rFonts w:ascii="Cambria" w:hAnsi="Cambria"/>
          <w:noProof/>
        </w:rPr>
      </w:pPr>
      <w:bookmarkStart w:id="5" w:name="_ENREF_5"/>
      <w:r w:rsidRPr="00AE6FBC">
        <w:rPr>
          <w:rFonts w:ascii="Cambria" w:hAnsi="Cambria"/>
          <w:noProof/>
        </w:rPr>
        <w:t>5. Gustafson RH (1991) Use of antibiotics in livestock and human health concerns. Journal of dairy science 74: 1428-1432.</w:t>
      </w:r>
      <w:bookmarkEnd w:id="5"/>
    </w:p>
    <w:p w14:paraId="2707D574" w14:textId="77777777" w:rsidR="00AE6FBC" w:rsidRPr="00AE6FBC" w:rsidRDefault="00AE6FBC" w:rsidP="00AE6FBC">
      <w:pPr>
        <w:pStyle w:val="ListParagraph"/>
        <w:ind w:hanging="720"/>
        <w:jc w:val="both"/>
        <w:rPr>
          <w:rFonts w:ascii="Cambria" w:hAnsi="Cambria"/>
          <w:noProof/>
        </w:rPr>
      </w:pPr>
      <w:bookmarkStart w:id="6" w:name="_ENREF_6"/>
      <w:r w:rsidRPr="00AE6FBC">
        <w:rPr>
          <w:rFonts w:ascii="Cambria" w:hAnsi="Cambria"/>
          <w:noProof/>
        </w:rPr>
        <w:t>6. Wegener HC (2003) Antibiotics in animal feed and their role in resistance development. Current opinion in microbiology 6: 439-445.</w:t>
      </w:r>
      <w:bookmarkEnd w:id="6"/>
    </w:p>
    <w:p w14:paraId="65EF9E46" w14:textId="77777777" w:rsidR="00AE6FBC" w:rsidRPr="00AE6FBC" w:rsidRDefault="00AE6FBC" w:rsidP="00AE6FBC">
      <w:pPr>
        <w:pStyle w:val="ListParagraph"/>
        <w:ind w:hanging="720"/>
        <w:jc w:val="both"/>
        <w:rPr>
          <w:rFonts w:ascii="Cambria" w:hAnsi="Cambria"/>
          <w:noProof/>
        </w:rPr>
      </w:pPr>
      <w:bookmarkStart w:id="7" w:name="_ENREF_7"/>
      <w:r w:rsidRPr="00AE6FBC">
        <w:rPr>
          <w:rFonts w:ascii="Cambria" w:hAnsi="Cambria"/>
          <w:noProof/>
        </w:rPr>
        <w:t>7. Blazquez J, Couce A, Rodriguez-Beltran J, Rodriguez-Rojas A (2012) Antimicrobials as promoters of genetic variation. Current opinion in microbiology 15: 561-569.</w:t>
      </w:r>
      <w:bookmarkEnd w:id="7"/>
    </w:p>
    <w:p w14:paraId="7DB81A2A" w14:textId="77777777" w:rsidR="00AE6FBC" w:rsidRPr="00AE6FBC" w:rsidRDefault="00AE6FBC" w:rsidP="00AE6FBC">
      <w:pPr>
        <w:pStyle w:val="ListParagraph"/>
        <w:ind w:hanging="720"/>
        <w:jc w:val="both"/>
        <w:rPr>
          <w:rFonts w:ascii="Cambria" w:hAnsi="Cambria"/>
          <w:noProof/>
        </w:rPr>
      </w:pPr>
      <w:bookmarkStart w:id="8" w:name="_ENREF_8"/>
      <w:r w:rsidRPr="00AE6FBC">
        <w:rPr>
          <w:rFonts w:ascii="Cambria" w:hAnsi="Cambria"/>
          <w:noProof/>
        </w:rPr>
        <w:t>8. Remold SK, Lenski RE (2001) Contribution of individual random mutations to genotype-by-environment interactions in Escherichia coli. Proceedings of the National Academy of Sciences of the United States of America 98: 11388-11393.</w:t>
      </w:r>
      <w:bookmarkEnd w:id="8"/>
    </w:p>
    <w:p w14:paraId="2B09A4E3" w14:textId="77777777" w:rsidR="00AE6FBC" w:rsidRPr="00AE6FBC" w:rsidRDefault="00AE6FBC" w:rsidP="00AE6FBC">
      <w:pPr>
        <w:pStyle w:val="ListParagraph"/>
        <w:ind w:hanging="720"/>
        <w:jc w:val="both"/>
        <w:rPr>
          <w:rFonts w:ascii="Cambria" w:hAnsi="Cambria"/>
          <w:noProof/>
        </w:rPr>
      </w:pPr>
      <w:bookmarkStart w:id="9" w:name="_ENREF_9"/>
      <w:r w:rsidRPr="00AE6FBC">
        <w:rPr>
          <w:rFonts w:ascii="Cambria" w:hAnsi="Cambria"/>
          <w:noProof/>
        </w:rPr>
        <w:t>9. Guthrie VB, Allen J, Camps M, Karchin R (2011) Network models of TEM beta-lactamase mutations coevolving under antibiotic selection show modular structure and anticipate evolutionary trajectories. PLoS computational biology 7: e1002184.</w:t>
      </w:r>
      <w:bookmarkEnd w:id="9"/>
    </w:p>
    <w:p w14:paraId="65184F92" w14:textId="77777777" w:rsidR="00AE6FBC" w:rsidRPr="00AE6FBC" w:rsidRDefault="00AE6FBC" w:rsidP="00AE6FBC">
      <w:pPr>
        <w:pStyle w:val="ListParagraph"/>
        <w:ind w:hanging="720"/>
        <w:jc w:val="both"/>
        <w:rPr>
          <w:rFonts w:ascii="Cambria" w:hAnsi="Cambria"/>
          <w:noProof/>
        </w:rPr>
      </w:pPr>
      <w:bookmarkStart w:id="10" w:name="_ENREF_10"/>
      <w:r w:rsidRPr="00AE6FBC">
        <w:rPr>
          <w:rFonts w:ascii="Cambria" w:hAnsi="Cambria"/>
          <w:noProof/>
        </w:rPr>
        <w:t>10. Bradford PA (2001) Extended-spectrum beta-lactamases in the 21st century: characterization, epidemiology, and detection of this important resistance threat. Clinical microbiology reviews 14: 933-951, table of contents.</w:t>
      </w:r>
      <w:bookmarkEnd w:id="10"/>
    </w:p>
    <w:p w14:paraId="0CFA15EC" w14:textId="77777777" w:rsidR="00AE6FBC" w:rsidRPr="00AE6FBC" w:rsidRDefault="00AE6FBC" w:rsidP="00AE6FBC">
      <w:pPr>
        <w:pStyle w:val="ListParagraph"/>
        <w:ind w:hanging="720"/>
        <w:jc w:val="both"/>
        <w:rPr>
          <w:rFonts w:ascii="Cambria" w:hAnsi="Cambria"/>
          <w:noProof/>
        </w:rPr>
      </w:pPr>
      <w:bookmarkStart w:id="11" w:name="_ENREF_11"/>
      <w:r w:rsidRPr="00AE6FBC">
        <w:rPr>
          <w:rFonts w:ascii="Cambria" w:hAnsi="Cambria"/>
          <w:noProof/>
        </w:rPr>
        <w:t>11. Goulart CP, Mahmudi M, Crona KA, Jacobs SD, Kallmann M, et al. (2013) Designing antibiotic cycling strategies by determining and understanding local adaptive landscapes. PloS one 8: e56040.</w:t>
      </w:r>
      <w:bookmarkEnd w:id="11"/>
    </w:p>
    <w:p w14:paraId="1D5C573A" w14:textId="77777777" w:rsidR="00AE6FBC" w:rsidRPr="00AE6FBC" w:rsidRDefault="00AE6FBC" w:rsidP="00AE6FBC">
      <w:pPr>
        <w:pStyle w:val="ListParagraph"/>
        <w:ind w:hanging="720"/>
        <w:jc w:val="both"/>
        <w:rPr>
          <w:rFonts w:ascii="Cambria" w:hAnsi="Cambria"/>
          <w:noProof/>
        </w:rPr>
      </w:pPr>
      <w:bookmarkStart w:id="12" w:name="_ENREF_12"/>
      <w:r w:rsidRPr="00AE6FBC">
        <w:rPr>
          <w:rFonts w:ascii="Cambria" w:hAnsi="Cambria"/>
          <w:noProof/>
        </w:rPr>
        <w:t>12. Chaibi EB, Sirot D, Paul G, Labia R (1999) Inhibitor-resistant TEM beta-lactamases: phenotypic, genetic and biochemical characteristics. The Journal of antimicrobial chemotherapy 43: 447-458.</w:t>
      </w:r>
      <w:bookmarkEnd w:id="12"/>
    </w:p>
    <w:p w14:paraId="78CD7FE5" w14:textId="77777777" w:rsidR="00AE6FBC" w:rsidRPr="00AE6FBC" w:rsidRDefault="00AE6FBC" w:rsidP="00AE6FBC">
      <w:pPr>
        <w:pStyle w:val="ListParagraph"/>
        <w:ind w:hanging="720"/>
        <w:jc w:val="both"/>
        <w:rPr>
          <w:rFonts w:ascii="Cambria" w:hAnsi="Cambria"/>
          <w:noProof/>
        </w:rPr>
      </w:pPr>
      <w:bookmarkStart w:id="13" w:name="_ENREF_13"/>
      <w:r w:rsidRPr="00AE6FBC">
        <w:rPr>
          <w:rFonts w:ascii="Cambria" w:hAnsi="Cambria"/>
          <w:noProof/>
        </w:rPr>
        <w:t>13. Schenk MF, Szendro IG, Salverda ML, Krug J, de Visser JA (2013) Patterns of Epistasis between beneficial mutations in an antibiotic resistance gene. Molecular biology and evolution 30: 1779-1787.</w:t>
      </w:r>
      <w:bookmarkEnd w:id="13"/>
    </w:p>
    <w:p w14:paraId="127EAD48" w14:textId="77777777" w:rsidR="00AE6FBC" w:rsidRPr="00AE6FBC" w:rsidRDefault="00AE6FBC" w:rsidP="00AE6FBC">
      <w:pPr>
        <w:pStyle w:val="ListParagraph"/>
        <w:ind w:hanging="720"/>
        <w:jc w:val="both"/>
        <w:rPr>
          <w:rFonts w:ascii="Cambria" w:hAnsi="Cambria"/>
          <w:noProof/>
        </w:rPr>
      </w:pPr>
      <w:bookmarkStart w:id="14" w:name="_ENREF_14"/>
      <w:r w:rsidRPr="00AE6FBC">
        <w:rPr>
          <w:rFonts w:ascii="Cambria" w:hAnsi="Cambria"/>
          <w:noProof/>
        </w:rPr>
        <w:t>14. Poon A, Chao L (2005) The rate of compensatory mutation in the DNA bacteriophage phiX174. Genetics 170: 989-999.</w:t>
      </w:r>
      <w:bookmarkEnd w:id="14"/>
    </w:p>
    <w:p w14:paraId="0D2DF93E" w14:textId="77777777" w:rsidR="00AE6FBC" w:rsidRPr="00AE6FBC" w:rsidRDefault="00AE6FBC" w:rsidP="00AE6FBC">
      <w:pPr>
        <w:pStyle w:val="ListParagraph"/>
        <w:ind w:hanging="720"/>
        <w:jc w:val="both"/>
        <w:rPr>
          <w:rFonts w:ascii="Cambria" w:hAnsi="Cambria"/>
          <w:noProof/>
        </w:rPr>
      </w:pPr>
      <w:bookmarkStart w:id="15" w:name="_ENREF_15"/>
      <w:r w:rsidRPr="00AE6FBC">
        <w:rPr>
          <w:rFonts w:ascii="Cambria" w:hAnsi="Cambria"/>
          <w:noProof/>
        </w:rPr>
        <w:t>15. Hall BG, Acar H, Nandipati A, Barlow M (2013) Growth Rates Made Easy. Molecular biology and evolution.</w:t>
      </w:r>
      <w:bookmarkEnd w:id="15"/>
    </w:p>
    <w:p w14:paraId="78AAB250" w14:textId="20CA5510" w:rsidR="00AE6FBC" w:rsidRDefault="00AE6FBC" w:rsidP="00AE6FBC">
      <w:pPr>
        <w:pStyle w:val="ListParagraph"/>
        <w:jc w:val="both"/>
        <w:rPr>
          <w:noProof/>
        </w:rPr>
      </w:pPr>
    </w:p>
    <w:p w14:paraId="019D2DCF" w14:textId="38A6F8FC" w:rsidR="00EE3E38" w:rsidRPr="00660B42" w:rsidRDefault="00AE6FBC" w:rsidP="000F4758">
      <w:pPr>
        <w:pStyle w:val="ListParagraph"/>
        <w:numPr>
          <w:ilvl w:val="0"/>
          <w:numId w:val="2"/>
        </w:numPr>
        <w:jc w:val="both"/>
      </w:pPr>
      <w:r>
        <w:fldChar w:fldCharType="end"/>
      </w:r>
    </w:p>
    <w:sectPr w:rsidR="00EE3E38" w:rsidRPr="00660B42" w:rsidSect="009D2C9A">
      <w:footerReference w:type="even" r:id="rId9"/>
      <w:footerReference w:type="default" r:id="rId10"/>
      <w:headerReference w:type="first" r:id="rId1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754E5E" w:rsidRDefault="00754E5E" w:rsidP="00287783">
      <w:r>
        <w:separator/>
      </w:r>
    </w:p>
  </w:endnote>
  <w:endnote w:type="continuationSeparator" w:id="0">
    <w:p w14:paraId="0AA280D9" w14:textId="77777777" w:rsidR="00754E5E" w:rsidRDefault="00754E5E"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754E5E" w:rsidRDefault="00754E5E"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754E5E" w:rsidRDefault="00754E5E"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754E5E" w:rsidRDefault="00754E5E"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7FAA">
      <w:rPr>
        <w:rStyle w:val="PageNumber"/>
        <w:noProof/>
      </w:rPr>
      <w:t>6</w:t>
    </w:r>
    <w:r>
      <w:rPr>
        <w:rStyle w:val="PageNumber"/>
      </w:rPr>
      <w:fldChar w:fldCharType="end"/>
    </w:r>
  </w:p>
  <w:p w14:paraId="41A46265" w14:textId="156C9296" w:rsidR="00754E5E" w:rsidRDefault="00754E5E"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754E5E" w:rsidRDefault="00754E5E" w:rsidP="00287783">
      <w:r>
        <w:separator/>
      </w:r>
    </w:p>
  </w:footnote>
  <w:footnote w:type="continuationSeparator" w:id="0">
    <w:p w14:paraId="59814880" w14:textId="77777777" w:rsidR="00754E5E" w:rsidRDefault="00754E5E"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754E5E" w:rsidRDefault="00754E5E"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660B42"/>
    <w:rsid w:val="00013BA6"/>
    <w:rsid w:val="00027737"/>
    <w:rsid w:val="000278B3"/>
    <w:rsid w:val="00031872"/>
    <w:rsid w:val="00041542"/>
    <w:rsid w:val="00042DC5"/>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D061D"/>
    <w:rsid w:val="000E2C08"/>
    <w:rsid w:val="000E433F"/>
    <w:rsid w:val="000E6156"/>
    <w:rsid w:val="000F217C"/>
    <w:rsid w:val="000F4758"/>
    <w:rsid w:val="000F7EEE"/>
    <w:rsid w:val="00107251"/>
    <w:rsid w:val="0011275C"/>
    <w:rsid w:val="00122C50"/>
    <w:rsid w:val="001308CD"/>
    <w:rsid w:val="00150618"/>
    <w:rsid w:val="00157F5E"/>
    <w:rsid w:val="001655AF"/>
    <w:rsid w:val="00170B58"/>
    <w:rsid w:val="0017654E"/>
    <w:rsid w:val="00193A75"/>
    <w:rsid w:val="001968B1"/>
    <w:rsid w:val="001A4CAD"/>
    <w:rsid w:val="001C1A0F"/>
    <w:rsid w:val="001C580B"/>
    <w:rsid w:val="001C7132"/>
    <w:rsid w:val="001F6A88"/>
    <w:rsid w:val="001F7871"/>
    <w:rsid w:val="001F7C1B"/>
    <w:rsid w:val="00210BD3"/>
    <w:rsid w:val="00232640"/>
    <w:rsid w:val="0024252A"/>
    <w:rsid w:val="0024473E"/>
    <w:rsid w:val="00256644"/>
    <w:rsid w:val="00260C04"/>
    <w:rsid w:val="00275E4E"/>
    <w:rsid w:val="00283F51"/>
    <w:rsid w:val="00287783"/>
    <w:rsid w:val="00293A1F"/>
    <w:rsid w:val="002968EA"/>
    <w:rsid w:val="002C2D28"/>
    <w:rsid w:val="002D1D51"/>
    <w:rsid w:val="002D507C"/>
    <w:rsid w:val="002E37E4"/>
    <w:rsid w:val="002E7060"/>
    <w:rsid w:val="002F7C6E"/>
    <w:rsid w:val="002F7DE0"/>
    <w:rsid w:val="003045E1"/>
    <w:rsid w:val="00317A8B"/>
    <w:rsid w:val="0032452B"/>
    <w:rsid w:val="00333595"/>
    <w:rsid w:val="0034034C"/>
    <w:rsid w:val="00351EB2"/>
    <w:rsid w:val="00356C97"/>
    <w:rsid w:val="00361964"/>
    <w:rsid w:val="0038586E"/>
    <w:rsid w:val="00391A0F"/>
    <w:rsid w:val="003960E2"/>
    <w:rsid w:val="003A2178"/>
    <w:rsid w:val="003A7C6E"/>
    <w:rsid w:val="003B18D1"/>
    <w:rsid w:val="003C1AAE"/>
    <w:rsid w:val="003D1CF1"/>
    <w:rsid w:val="003F0AE4"/>
    <w:rsid w:val="00412BB4"/>
    <w:rsid w:val="0042001F"/>
    <w:rsid w:val="00427E43"/>
    <w:rsid w:val="00435857"/>
    <w:rsid w:val="00436B05"/>
    <w:rsid w:val="00441C1C"/>
    <w:rsid w:val="0044691C"/>
    <w:rsid w:val="00461D1A"/>
    <w:rsid w:val="00464E8A"/>
    <w:rsid w:val="0047445B"/>
    <w:rsid w:val="0047619A"/>
    <w:rsid w:val="00481348"/>
    <w:rsid w:val="00493D18"/>
    <w:rsid w:val="004A7D23"/>
    <w:rsid w:val="004B25A2"/>
    <w:rsid w:val="004D0317"/>
    <w:rsid w:val="00501C47"/>
    <w:rsid w:val="005056ED"/>
    <w:rsid w:val="00505998"/>
    <w:rsid w:val="00506329"/>
    <w:rsid w:val="005135FF"/>
    <w:rsid w:val="00516E36"/>
    <w:rsid w:val="00524A50"/>
    <w:rsid w:val="005323E9"/>
    <w:rsid w:val="00533646"/>
    <w:rsid w:val="00546EA9"/>
    <w:rsid w:val="00556F1F"/>
    <w:rsid w:val="005720A0"/>
    <w:rsid w:val="00580A9C"/>
    <w:rsid w:val="005F5BDD"/>
    <w:rsid w:val="00611F38"/>
    <w:rsid w:val="00614F0F"/>
    <w:rsid w:val="00615CD3"/>
    <w:rsid w:val="006176F4"/>
    <w:rsid w:val="006232A2"/>
    <w:rsid w:val="00623FED"/>
    <w:rsid w:val="00636970"/>
    <w:rsid w:val="00637FAA"/>
    <w:rsid w:val="0065497E"/>
    <w:rsid w:val="00660B42"/>
    <w:rsid w:val="00666498"/>
    <w:rsid w:val="00682A89"/>
    <w:rsid w:val="006845DA"/>
    <w:rsid w:val="00695912"/>
    <w:rsid w:val="006A6C4B"/>
    <w:rsid w:val="006B76A4"/>
    <w:rsid w:val="006D1278"/>
    <w:rsid w:val="006E08A7"/>
    <w:rsid w:val="006E13AE"/>
    <w:rsid w:val="00715CC1"/>
    <w:rsid w:val="00721B5F"/>
    <w:rsid w:val="00722B97"/>
    <w:rsid w:val="00722F2F"/>
    <w:rsid w:val="00742518"/>
    <w:rsid w:val="00754E5E"/>
    <w:rsid w:val="00764F21"/>
    <w:rsid w:val="007767CC"/>
    <w:rsid w:val="007862D0"/>
    <w:rsid w:val="007943F5"/>
    <w:rsid w:val="00796435"/>
    <w:rsid w:val="007C2969"/>
    <w:rsid w:val="007C56D7"/>
    <w:rsid w:val="007D0D79"/>
    <w:rsid w:val="007D7409"/>
    <w:rsid w:val="007E2C1E"/>
    <w:rsid w:val="007E6802"/>
    <w:rsid w:val="00804DEE"/>
    <w:rsid w:val="00816318"/>
    <w:rsid w:val="00834182"/>
    <w:rsid w:val="0087051B"/>
    <w:rsid w:val="0087209C"/>
    <w:rsid w:val="00873D70"/>
    <w:rsid w:val="00874B81"/>
    <w:rsid w:val="00882442"/>
    <w:rsid w:val="0088786E"/>
    <w:rsid w:val="008A2B18"/>
    <w:rsid w:val="008B0D84"/>
    <w:rsid w:val="008B3BD4"/>
    <w:rsid w:val="008B68D8"/>
    <w:rsid w:val="008B6EEB"/>
    <w:rsid w:val="008C29C9"/>
    <w:rsid w:val="008C417B"/>
    <w:rsid w:val="008C4CC2"/>
    <w:rsid w:val="008D4BEF"/>
    <w:rsid w:val="008D66E2"/>
    <w:rsid w:val="008E515E"/>
    <w:rsid w:val="008F6EDC"/>
    <w:rsid w:val="0090437E"/>
    <w:rsid w:val="00933F7D"/>
    <w:rsid w:val="00934D3E"/>
    <w:rsid w:val="00936A5B"/>
    <w:rsid w:val="00936FB0"/>
    <w:rsid w:val="009449AB"/>
    <w:rsid w:val="009454F4"/>
    <w:rsid w:val="0096005D"/>
    <w:rsid w:val="009765D7"/>
    <w:rsid w:val="00980ABA"/>
    <w:rsid w:val="00991863"/>
    <w:rsid w:val="009B1B25"/>
    <w:rsid w:val="009B37CB"/>
    <w:rsid w:val="009C5101"/>
    <w:rsid w:val="009D2C9A"/>
    <w:rsid w:val="009E0344"/>
    <w:rsid w:val="009F445A"/>
    <w:rsid w:val="00A0763C"/>
    <w:rsid w:val="00A2675F"/>
    <w:rsid w:val="00A31E59"/>
    <w:rsid w:val="00A340C0"/>
    <w:rsid w:val="00A41F8A"/>
    <w:rsid w:val="00A4487C"/>
    <w:rsid w:val="00A44F48"/>
    <w:rsid w:val="00A6759A"/>
    <w:rsid w:val="00A703D8"/>
    <w:rsid w:val="00A706A0"/>
    <w:rsid w:val="00A91015"/>
    <w:rsid w:val="00AA5451"/>
    <w:rsid w:val="00AA64B8"/>
    <w:rsid w:val="00AB627A"/>
    <w:rsid w:val="00AC1EA1"/>
    <w:rsid w:val="00AC3FFC"/>
    <w:rsid w:val="00AD682A"/>
    <w:rsid w:val="00AD7755"/>
    <w:rsid w:val="00AE59B3"/>
    <w:rsid w:val="00AE6FBC"/>
    <w:rsid w:val="00AF7442"/>
    <w:rsid w:val="00B07D20"/>
    <w:rsid w:val="00B175E2"/>
    <w:rsid w:val="00B2047D"/>
    <w:rsid w:val="00B36EE0"/>
    <w:rsid w:val="00B40069"/>
    <w:rsid w:val="00B52DCA"/>
    <w:rsid w:val="00B54031"/>
    <w:rsid w:val="00B60953"/>
    <w:rsid w:val="00B6350F"/>
    <w:rsid w:val="00B63E3F"/>
    <w:rsid w:val="00B67518"/>
    <w:rsid w:val="00B71F7E"/>
    <w:rsid w:val="00B812A2"/>
    <w:rsid w:val="00B84F39"/>
    <w:rsid w:val="00B931B9"/>
    <w:rsid w:val="00BC43BE"/>
    <w:rsid w:val="00BC6336"/>
    <w:rsid w:val="00BD6C00"/>
    <w:rsid w:val="00BE2F5C"/>
    <w:rsid w:val="00C44B6D"/>
    <w:rsid w:val="00C45751"/>
    <w:rsid w:val="00C637E1"/>
    <w:rsid w:val="00C6404F"/>
    <w:rsid w:val="00C72D07"/>
    <w:rsid w:val="00C73CC2"/>
    <w:rsid w:val="00C81467"/>
    <w:rsid w:val="00C91709"/>
    <w:rsid w:val="00C924BC"/>
    <w:rsid w:val="00CA4B44"/>
    <w:rsid w:val="00CA5B0A"/>
    <w:rsid w:val="00CB209D"/>
    <w:rsid w:val="00CC09B9"/>
    <w:rsid w:val="00CC580A"/>
    <w:rsid w:val="00CD0245"/>
    <w:rsid w:val="00CF55C7"/>
    <w:rsid w:val="00D00A06"/>
    <w:rsid w:val="00D04866"/>
    <w:rsid w:val="00D04DFE"/>
    <w:rsid w:val="00D0566F"/>
    <w:rsid w:val="00D108CC"/>
    <w:rsid w:val="00D17E13"/>
    <w:rsid w:val="00D21280"/>
    <w:rsid w:val="00D226ED"/>
    <w:rsid w:val="00D30138"/>
    <w:rsid w:val="00D32B0A"/>
    <w:rsid w:val="00D32BDE"/>
    <w:rsid w:val="00D3719B"/>
    <w:rsid w:val="00D422B7"/>
    <w:rsid w:val="00D53C63"/>
    <w:rsid w:val="00D574C7"/>
    <w:rsid w:val="00D638A1"/>
    <w:rsid w:val="00D70831"/>
    <w:rsid w:val="00D71604"/>
    <w:rsid w:val="00D83345"/>
    <w:rsid w:val="00D91023"/>
    <w:rsid w:val="00D92658"/>
    <w:rsid w:val="00DA3977"/>
    <w:rsid w:val="00DB314B"/>
    <w:rsid w:val="00DB7872"/>
    <w:rsid w:val="00DD1397"/>
    <w:rsid w:val="00DD19E1"/>
    <w:rsid w:val="00DD2DD8"/>
    <w:rsid w:val="00DE47F8"/>
    <w:rsid w:val="00DE69D6"/>
    <w:rsid w:val="00DE7525"/>
    <w:rsid w:val="00DF7372"/>
    <w:rsid w:val="00E15CEF"/>
    <w:rsid w:val="00E16ED2"/>
    <w:rsid w:val="00E33E2C"/>
    <w:rsid w:val="00E40866"/>
    <w:rsid w:val="00E408DA"/>
    <w:rsid w:val="00E44198"/>
    <w:rsid w:val="00E514F5"/>
    <w:rsid w:val="00E60637"/>
    <w:rsid w:val="00E61476"/>
    <w:rsid w:val="00E6204C"/>
    <w:rsid w:val="00E62718"/>
    <w:rsid w:val="00E70802"/>
    <w:rsid w:val="00E852D0"/>
    <w:rsid w:val="00E95B67"/>
    <w:rsid w:val="00EA3EF5"/>
    <w:rsid w:val="00EB0F15"/>
    <w:rsid w:val="00EB545B"/>
    <w:rsid w:val="00EC1265"/>
    <w:rsid w:val="00EC1CDA"/>
    <w:rsid w:val="00EC60C6"/>
    <w:rsid w:val="00EC766D"/>
    <w:rsid w:val="00ED1C78"/>
    <w:rsid w:val="00EE0B89"/>
    <w:rsid w:val="00EE3E38"/>
    <w:rsid w:val="00EE797A"/>
    <w:rsid w:val="00EE7A61"/>
    <w:rsid w:val="00EE7C91"/>
    <w:rsid w:val="00EF054D"/>
    <w:rsid w:val="00EF19D0"/>
    <w:rsid w:val="00F04169"/>
    <w:rsid w:val="00F0474A"/>
    <w:rsid w:val="00F11DCC"/>
    <w:rsid w:val="00F14798"/>
    <w:rsid w:val="00F302F0"/>
    <w:rsid w:val="00F466B1"/>
    <w:rsid w:val="00F53E29"/>
    <w:rsid w:val="00F560EE"/>
    <w:rsid w:val="00F652D3"/>
    <w:rsid w:val="00F77280"/>
    <w:rsid w:val="00F81B53"/>
    <w:rsid w:val="00F87CEE"/>
    <w:rsid w:val="00F93927"/>
    <w:rsid w:val="00F950F9"/>
    <w:rsid w:val="00FA3FC2"/>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footer" Target="footer1.xml"/><Relationship Id="rId10"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layout/>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141816168"/>
        <c:axId val="2141545896"/>
      </c:barChart>
      <c:catAx>
        <c:axId val="2141816168"/>
        <c:scaling>
          <c:orientation val="minMax"/>
        </c:scaling>
        <c:delete val="0"/>
        <c:axPos val="b"/>
        <c:title>
          <c:tx>
            <c:rich>
              <a:bodyPr/>
              <a:lstStyle/>
              <a:p>
                <a:pPr>
                  <a:defRPr/>
                </a:pPr>
                <a:r>
                  <a:rPr lang="en-US"/>
                  <a:t>Substitutions</a:t>
                </a:r>
              </a:p>
            </c:rich>
          </c:tx>
          <c:layout/>
          <c:overlay val="0"/>
        </c:title>
        <c:majorTickMark val="none"/>
        <c:minorTickMark val="none"/>
        <c:tickLblPos val="nextTo"/>
        <c:txPr>
          <a:bodyPr/>
          <a:lstStyle/>
          <a:p>
            <a:pPr>
              <a:defRPr sz="900" b="0" i="0" baseline="2000"/>
            </a:pPr>
            <a:endParaRPr lang="en-US"/>
          </a:p>
        </c:txPr>
        <c:crossAx val="2141545896"/>
        <c:crosses val="autoZero"/>
        <c:auto val="1"/>
        <c:lblAlgn val="ctr"/>
        <c:lblOffset val="100"/>
        <c:noMultiLvlLbl val="0"/>
      </c:catAx>
      <c:valAx>
        <c:axId val="2141545896"/>
        <c:scaling>
          <c:orientation val="minMax"/>
        </c:scaling>
        <c:delete val="0"/>
        <c:axPos val="l"/>
        <c:title>
          <c:tx>
            <c:rich>
              <a:bodyPr/>
              <a:lstStyle/>
              <a:p>
                <a:pPr>
                  <a:defRPr/>
                </a:pPr>
                <a:r>
                  <a:rPr lang="en-US"/>
                  <a:t>Frequency</a:t>
                </a:r>
              </a:p>
            </c:rich>
          </c:tx>
          <c:layout/>
          <c:overlay val="0"/>
        </c:title>
        <c:numFmt formatCode="General" sourceLinked="1"/>
        <c:majorTickMark val="out"/>
        <c:minorTickMark val="none"/>
        <c:tickLblPos val="nextTo"/>
        <c:crossAx val="214181616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14</Pages>
  <Words>7980</Words>
  <Characters>45490</Characters>
  <Application>Microsoft Macintosh Word</Application>
  <DocSecurity>0</DocSecurity>
  <Lines>379</Lines>
  <Paragraphs>106</Paragraphs>
  <ScaleCrop>false</ScaleCrop>
  <Company/>
  <LinksUpToDate>false</LinksUpToDate>
  <CharactersWithSpaces>53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Portia Mira</cp:lastModifiedBy>
  <cp:revision>28</cp:revision>
  <cp:lastPrinted>2014-02-21T22:54:00Z</cp:lastPrinted>
  <dcterms:created xsi:type="dcterms:W3CDTF">2014-07-07T06:53:00Z</dcterms:created>
  <dcterms:modified xsi:type="dcterms:W3CDTF">2014-07-08T18:07:00Z</dcterms:modified>
</cp:coreProperties>
</file>